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2090901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gramStart"/>
      <w:r w:rsidRPr="00A862D6">
        <w:rPr>
          <w:rFonts w:ascii="Times New Roman" w:hAnsi="Times New Roman" w:cs="Times New Roman"/>
          <w:b/>
          <w:bCs/>
          <w:sz w:val="28"/>
          <w:szCs w:val="28"/>
        </w:rPr>
        <w:t>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</w:t>
      </w:r>
      <w:proofErr w:type="gramEnd"/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12"/>
          <w:footerReference w:type="default" r:id="rId13"/>
          <w:footerReference w:type="first" r:id="rId14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93057611"/>
      <w:bookmarkStart w:id="2" w:name="_Toc11737813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1"/>
      <w:bookmarkEnd w:id="2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3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" w:name="_Toc93057612"/>
      <w:bookmarkStart w:id="5" w:name="_Toc117378135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4"/>
      <w:bookmarkEnd w:id="5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6" w:name="_Toc93057613"/>
      <w:bookmarkStart w:id="7" w:name="_Toc117378136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3"/>
      <w:bookmarkEnd w:id="6"/>
      <w:bookmarkEnd w:id="7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8" w:name="_Toc91426358"/>
      <w:bookmarkStart w:id="9" w:name="_Toc93057614"/>
      <w:bookmarkStart w:id="10" w:name="_Toc117378137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8"/>
      <w:bookmarkEnd w:id="9"/>
      <w:bookmarkEnd w:id="10"/>
    </w:p>
    <w:p w14:paraId="36AF5873" w14:textId="6DCC6973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mplement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oftware quality assurance (SQA) pad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knolo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ogist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rupa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angkah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ting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untu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jami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hw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kembang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guna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oleh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rsebu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enuh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tandar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tetap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SQ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rdi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ekumpul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proses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aktiv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rtuju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untu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asti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hw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kembang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enuh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pesifik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tetap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kerj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esua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butuh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ggun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mplement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Q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p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ba</w:t>
      </w:r>
      <w:proofErr w:type="spellEnd"/>
      <w:r w:rsidR="00A34212"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ab/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ntu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knolo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ogist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la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elol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roye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gemba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ebih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efektif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ingkat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rodu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hasil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uran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risiko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gagal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SQA jug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p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bantu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la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elol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aspek-aspe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epert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andal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aman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patuh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rhadap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tandar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ndust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rlaku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miki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mplement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Q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rupa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gi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ting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trategi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seluruh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knolo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ogist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la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elol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r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1" w:name="_Toc91426359"/>
      <w:bookmarkStart w:id="12" w:name="_Toc93057615"/>
      <w:bookmarkStart w:id="13" w:name="_Toc117378138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1"/>
      <w:bookmarkEnd w:id="12"/>
      <w:bookmarkEnd w:id="13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4" w:name="_Toc91426360"/>
      <w:bookmarkStart w:id="15" w:name="_Toc93057616"/>
      <w:bookmarkStart w:id="16" w:name="_Toc117378139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4"/>
      <w:bookmarkEnd w:id="15"/>
      <w:bookmarkEnd w:id="16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7" w:name="_Toc91426361"/>
      <w:bookmarkStart w:id="18" w:name="_Toc93057617"/>
      <w:bookmarkStart w:id="19" w:name="_Toc117378140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7"/>
      <w:bookmarkEnd w:id="18"/>
      <w:bookmarkEnd w:id="1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6A97C097" w14:textId="3CB13410" w:rsidR="004F2C68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7378134" w:history="1">
            <w:r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7378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44A47" w14:textId="76FA6D1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7627570" w14:textId="73E0574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74015E3" w14:textId="15AEF669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7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7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949B40" w14:textId="680194AB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7014D4C4" w14:textId="6F4C44E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6A336055" w14:textId="6EEBFF7D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0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0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0383E8" w14:textId="3A8C11CB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1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1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E82BC1" w14:textId="724CDC71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2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2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2E3681A" w14:textId="05F8EC9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3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3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1D70E1" w14:textId="40003F7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4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4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x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8053DC" w14:textId="65E5C3D7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4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36258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 PENDAHULU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2B1DFCE2" w14:textId="4C08AB5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6" w:history="1">
            <w:r w:rsidR="004F2C68" w:rsidRPr="00C6283D">
              <w:rPr>
                <w:rStyle w:val="Hyperlink"/>
              </w:rPr>
              <w:t>1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Latar Belakang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</w:t>
            </w:r>
            <w:r w:rsidR="004F2C68">
              <w:rPr>
                <w:webHidden/>
              </w:rPr>
              <w:fldChar w:fldCharType="end"/>
            </w:r>
          </w:hyperlink>
        </w:p>
        <w:p w14:paraId="387B3B66" w14:textId="099B04EC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7" w:history="1">
            <w:r w:rsidR="004F2C68" w:rsidRPr="00C6283D">
              <w:rPr>
                <w:rStyle w:val="Hyperlink"/>
              </w:rPr>
              <w:t>1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uju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2</w:t>
            </w:r>
            <w:r w:rsidR="004F2C68">
              <w:rPr>
                <w:webHidden/>
              </w:rPr>
              <w:fldChar w:fldCharType="end"/>
            </w:r>
          </w:hyperlink>
        </w:p>
        <w:p w14:paraId="6AA294F7" w14:textId="14F22EDB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1" w:history="1">
            <w:r w:rsidR="004F2C68" w:rsidRPr="00C6283D">
              <w:rPr>
                <w:rStyle w:val="Hyperlink"/>
              </w:rPr>
              <w:t>1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Manfaat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A39AA8F" w14:textId="4CD6356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2" w:history="1">
            <w:r w:rsidR="004F2C68" w:rsidRPr="00C6283D">
              <w:rPr>
                <w:rStyle w:val="Hyperlink"/>
              </w:rPr>
              <w:t>1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Dan 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2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11512032" w14:textId="3E1361E0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3" w:history="1">
            <w:r w:rsidR="004F2C68" w:rsidRPr="00C6283D">
              <w:rPr>
                <w:rStyle w:val="Hyperlink"/>
              </w:rPr>
              <w:t>1.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3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04CD589" w14:textId="46525E10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4" w:history="1">
            <w:r w:rsidR="004F2C68" w:rsidRPr="00C6283D">
              <w:rPr>
                <w:rStyle w:val="Hyperlink"/>
              </w:rPr>
              <w:t>1.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4EA8CB86" w14:textId="5A7D7074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5" w:history="1">
            <w:r w:rsidR="004F2C68" w:rsidRPr="00C6283D">
              <w:rPr>
                <w:rStyle w:val="Hyperlink"/>
              </w:rPr>
              <w:t>1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Jadwal Kegiatan Serta Alokasi Waktu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5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3C94BD1B" w14:textId="298474B6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5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TINJAUAN UMUM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5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277E17" w14:textId="5A2D54C1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7" w:history="1">
            <w:r w:rsidR="004F2C68" w:rsidRPr="00C6283D">
              <w:rPr>
                <w:rStyle w:val="Hyperlink"/>
              </w:rPr>
              <w:t>2.1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ejarah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6</w:t>
            </w:r>
            <w:r w:rsidR="004F2C68">
              <w:rPr>
                <w:webHidden/>
              </w:rPr>
              <w:fldChar w:fldCharType="end"/>
            </w:r>
          </w:hyperlink>
        </w:p>
        <w:p w14:paraId="531D048F" w14:textId="2013E656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4" w:history="1">
            <w:r w:rsidR="004F2C68" w:rsidRPr="00C6283D">
              <w:rPr>
                <w:rStyle w:val="Hyperlink"/>
              </w:rPr>
              <w:t>2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giatan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7</w:t>
            </w:r>
            <w:r w:rsidR="004F2C68">
              <w:rPr>
                <w:webHidden/>
              </w:rPr>
              <w:fldChar w:fldCharType="end"/>
            </w:r>
          </w:hyperlink>
        </w:p>
        <w:p w14:paraId="1B44B160" w14:textId="3D923112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6" w:history="1">
            <w:r w:rsidR="004F2C68" w:rsidRPr="00C6283D">
              <w:rPr>
                <w:rStyle w:val="Hyperlink"/>
              </w:rPr>
              <w:t>2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truktur Organisa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8</w:t>
            </w:r>
            <w:r w:rsidR="004F2C68">
              <w:rPr>
                <w:webHidden/>
              </w:rPr>
              <w:fldChar w:fldCharType="end"/>
            </w:r>
          </w:hyperlink>
        </w:p>
        <w:p w14:paraId="35557808" w14:textId="14C9410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7" w:history="1">
            <w:r w:rsidR="004F2C68" w:rsidRPr="00C6283D">
              <w:rPr>
                <w:rStyle w:val="Hyperlink"/>
              </w:rPr>
              <w:t>2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Visi dan Mi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9</w:t>
            </w:r>
            <w:r w:rsidR="004F2C68">
              <w:rPr>
                <w:webHidden/>
              </w:rPr>
              <w:fldChar w:fldCharType="end"/>
            </w:r>
          </w:hyperlink>
        </w:p>
        <w:p w14:paraId="2AEAA1AD" w14:textId="7472C9CF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8" w:history="1">
            <w:r w:rsidR="004F2C68" w:rsidRPr="00C6283D">
              <w:rPr>
                <w:rStyle w:val="Hyperlink"/>
              </w:rPr>
              <w:t>2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istem Kerja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8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9</w:t>
            </w:r>
            <w:r w:rsidR="004F2C68">
              <w:rPr>
                <w:webHidden/>
              </w:rPr>
              <w:fldChar w:fldCharType="end"/>
            </w:r>
          </w:hyperlink>
        </w:p>
        <w:p w14:paraId="06492A5D" w14:textId="26CCFE33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6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HASIL PELAKSANA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6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0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FEAF452" w14:textId="47EBD32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7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PENUTUP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7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3ABD305" w14:textId="53BE6AA7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1" w:history="1">
            <w:r w:rsidR="004F2C68" w:rsidRPr="00C6283D">
              <w:rPr>
                <w:rStyle w:val="Hyperlink"/>
              </w:rPr>
              <w:t>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simpul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6</w:t>
            </w:r>
            <w:r w:rsidR="004F2C68">
              <w:rPr>
                <w:webHidden/>
              </w:rPr>
              <w:fldChar w:fldCharType="end"/>
            </w:r>
          </w:hyperlink>
        </w:p>
        <w:p w14:paraId="61CB2980" w14:textId="0172EC13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7" w:history="1">
            <w:r w:rsidR="004F2C68" w:rsidRPr="00C6283D">
              <w:rPr>
                <w:rStyle w:val="Hyperlink"/>
              </w:rPr>
              <w:t>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ar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6</w:t>
            </w:r>
            <w:r w:rsidR="004F2C68">
              <w:rPr>
                <w:webHidden/>
              </w:rPr>
              <w:fldChar w:fldCharType="end"/>
            </w:r>
          </w:hyperlink>
        </w:p>
        <w:p w14:paraId="4A0406AA" w14:textId="4FA4300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7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17808891" w14:textId="121F674A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8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495FBB78" w14:textId="008761CD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0" w:name="_Toc91426362" w:displacedByCustomXml="prev"/>
    <w:p w14:paraId="7A0C1CCF" w14:textId="77777777" w:rsidR="00DE5F75" w:rsidRPr="005E171D" w:rsidRDefault="00A20C2C" w:rsidP="00DB2822">
      <w:pPr>
        <w:pStyle w:val="Heading1"/>
        <w:spacing w:line="720" w:lineRule="auto"/>
        <w:jc w:val="center"/>
        <w:rPr>
          <w:b/>
          <w:bCs/>
          <w:noProof/>
        </w:rPr>
      </w:pPr>
      <w:bookmarkStart w:id="21" w:name="_Toc93057618"/>
      <w:bookmarkStart w:id="22" w:name="_Toc117378141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0"/>
      <w:bookmarkEnd w:id="21"/>
      <w:bookmarkEnd w:id="22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DBA2B08" w14:textId="727CB139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0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1 Logo Wifus.Id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0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59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2A11B93C" w14:textId="25B3FBBC" w:rsidR="00DE5F75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</w:rPr>
      </w:pPr>
      <w:hyperlink w:anchor="_Toc122000941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2 Struktur Organisasi PT. Sinergi Inti Dinamika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1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1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04FBF8C9" w14:textId="4EE3F83E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2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3 Contoh Dokumen Test Case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2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5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3" w:name="_Toc91426363"/>
      <w:bookmarkStart w:id="24" w:name="_Toc93057619"/>
      <w:bookmarkStart w:id="25" w:name="_Toc117378142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3"/>
      <w:bookmarkEnd w:id="24"/>
      <w:bookmarkEnd w:id="25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6" w:name="_Toc91426364"/>
      <w:bookmarkStart w:id="27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8" w:name="_Toc11737814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6"/>
      <w:bookmarkEnd w:id="27"/>
      <w:bookmarkEnd w:id="28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29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5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0" w:name="_Toc93057621"/>
      <w:bookmarkStart w:id="31" w:name="_Toc11737814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0"/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2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3" w:name="_Toc117378145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4" w:name="_Toc91426366"/>
      <w:bookmarkEnd w:id="29"/>
      <w:bookmarkEnd w:id="32"/>
      <w:bookmarkEnd w:id="33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5" w:name="_Toc92963736"/>
      <w:bookmarkStart w:id="36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4"/>
      <w:bookmarkEnd w:id="35"/>
      <w:bookmarkEnd w:id="36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7" w:name="_Toc91426367"/>
      <w:bookmarkStart w:id="38" w:name="_Toc93057623"/>
      <w:bookmarkStart w:id="39" w:name="_Toc11737814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7"/>
      <w:bookmarkEnd w:id="38"/>
      <w:bookmarkEnd w:id="39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1EE889BC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</w:t>
      </w:r>
      <w:proofErr w:type="gramStart"/>
      <w:r w:rsidR="00DF2E19">
        <w:rPr>
          <w:rFonts w:ascii="Times New Roman" w:hAnsi="Times New Roman" w:cs="Times New Roman"/>
          <w:sz w:val="24"/>
          <w:szCs w:val="24"/>
        </w:rPr>
        <w:t>LOGISTICS,TGI</w:t>
      </w:r>
      <w:proofErr w:type="gramEnd"/>
      <w:r w:rsidR="00DF2E19">
        <w:rPr>
          <w:rFonts w:ascii="Times New Roman" w:hAnsi="Times New Roman" w:cs="Times New Roman"/>
          <w:sz w:val="24"/>
          <w:szCs w:val="24"/>
        </w:rPr>
        <w:t xml:space="preserve">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. 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r w:rsidR="00F768B7">
        <w:rPr>
          <w:rFonts w:ascii="Times New Roman" w:hAnsi="Times New Roman" w:cs="Times New Roman"/>
          <w:sz w:val="24"/>
          <w:szCs w:val="24"/>
        </w:rPr>
        <w:t>“</w:t>
      </w:r>
      <w:r w:rsidR="00A862D6" w:rsidRPr="00A862D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 w:rsidR="00F768B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web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yang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</w:t>
      </w:r>
      <w:r w:rsidR="001056D6">
        <w:rPr>
          <w:rFonts w:ascii="Times New Roman" w:hAnsi="Times New Roman" w:cs="Times New Roman"/>
          <w:sz w:val="24"/>
          <w:szCs w:val="24"/>
        </w:rPr>
        <w:t>ibuat</w:t>
      </w:r>
      <w:proofErr w:type="spellEnd"/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er</w:t>
      </w:r>
      <w:r w:rsidR="00F768B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r w:rsidR="00F768B7" w:rsidRPr="00390F59">
        <w:rPr>
          <w:rFonts w:ascii="Times New Roman" w:hAnsi="Times New Roman" w:cs="Times New Roman"/>
          <w:i/>
          <w:iCs/>
          <w:sz w:val="24"/>
          <w:szCs w:val="24"/>
        </w:rPr>
        <w:t>pallet tracking</w:t>
      </w:r>
      <w:r w:rsidR="00E70C9C" w:rsidRP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4CF5EFD7" w:rsidR="00E70C9C" w:rsidRPr="00F36086" w:rsidRDefault="00F36086" w:rsidP="00F36086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" w:name="_Toc91426368"/>
      <w:bookmarkStart w:id="41" w:name="_Toc93057624"/>
      <w:bookmarkStart w:id="42" w:name="_Toc11737814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0"/>
      <w:bookmarkEnd w:id="41"/>
      <w:bookmarkEnd w:id="42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3" w:name="_Toc91947636"/>
      <w:bookmarkStart w:id="44" w:name="_Toc92103380"/>
      <w:bookmarkStart w:id="45" w:name="_Toc92138789"/>
      <w:bookmarkStart w:id="46" w:name="_Toc92740141"/>
      <w:bookmarkStart w:id="47" w:name="_Toc92740227"/>
      <w:bookmarkStart w:id="48" w:name="_Toc92740314"/>
      <w:bookmarkStart w:id="49" w:name="_Toc92740401"/>
      <w:bookmarkStart w:id="50" w:name="_Toc92776543"/>
      <w:bookmarkStart w:id="51" w:name="_Toc92874301"/>
      <w:bookmarkStart w:id="52" w:name="_Toc92874652"/>
      <w:bookmarkStart w:id="53" w:name="_Toc91426369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DE775A" w14:textId="2395B0B5" w:rsidR="001D384E" w:rsidRDefault="00E56419" w:rsidP="007D70E1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384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issue</w:t>
      </w:r>
      <w:r w:rsidRPr="001D384E">
        <w:rPr>
          <w:rFonts w:ascii="Times New Roman" w:hAnsi="Times New Roman" w:cs="Times New Roman"/>
          <w:sz w:val="24"/>
          <w:szCs w:val="24"/>
        </w:rPr>
        <w:t xml:space="preserve"> dan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="00AE59A7" w:rsidRPr="001D384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 Master Data,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Poliklinik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, Telemedicine, dan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Antrian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>.</w:t>
      </w:r>
    </w:p>
    <w:p w14:paraId="6A5BB51C" w14:textId="6B91FE87" w:rsidR="00A73ACC" w:rsidRPr="001D384E" w:rsidRDefault="00AE59A7" w:rsidP="007D70E1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384E">
        <w:rPr>
          <w:rFonts w:ascii="Times New Roman" w:hAnsi="Times New Roman" w:cs="Times New Roman"/>
          <w:sz w:val="24"/>
          <w:szCs w:val="24"/>
        </w:rPr>
        <w:t>M</w:t>
      </w:r>
      <w:r w:rsidR="00A73ACC" w:rsidRPr="001D384E">
        <w:rPr>
          <w:rFonts w:ascii="Times New Roman" w:hAnsi="Times New Roman" w:cs="Times New Roman"/>
          <w:sz w:val="24"/>
          <w:szCs w:val="24"/>
        </w:rPr>
        <w:t>elakukan</w:t>
      </w:r>
      <w:proofErr w:type="spellEnd"/>
      <w:r w:rsidR="00A73ACC"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="00A73ACC" w:rsidRPr="001D384E">
        <w:rPr>
          <w:rFonts w:ascii="Times New Roman" w:hAnsi="Times New Roman" w:cs="Times New Roman"/>
          <w:i/>
          <w:iCs/>
          <w:sz w:val="24"/>
          <w:szCs w:val="24"/>
        </w:rPr>
        <w:t>report</w:t>
      </w:r>
      <w:r w:rsidR="00A73ACC"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QA yang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67EFC4" w14:textId="5B5B29D6" w:rsidR="00A73ACC" w:rsidRDefault="00A73ACC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6419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E59A7">
        <w:rPr>
          <w:rFonts w:ascii="Times New Roman" w:hAnsi="Times New Roman" w:cs="Times New Roman"/>
          <w:sz w:val="24"/>
          <w:szCs w:val="24"/>
        </w:rPr>
        <w:t xml:space="preserve">PT.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>.</w:t>
      </w:r>
    </w:p>
    <w:p w14:paraId="5A58E920" w14:textId="0B1CF719" w:rsidR="00A73ACC" w:rsidRPr="00A73ACC" w:rsidRDefault="00E5641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E56419">
        <w:rPr>
          <w:rFonts w:ascii="Times New Roman" w:hAnsi="Times New Roman" w:cs="Times New Roman"/>
          <w:i/>
          <w:iCs/>
          <w:sz w:val="24"/>
          <w:szCs w:val="24"/>
        </w:rPr>
        <w:t xml:space="preserve">ser 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>acceptance testing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D384E" w:rsidRPr="001D384E">
        <w:rPr>
          <w:rFonts w:ascii="Times New Roman" w:hAnsi="Times New Roman" w:cs="Times New Roman"/>
          <w:sz w:val="24"/>
          <w:szCs w:val="24"/>
        </w:rPr>
        <w:t>dan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user manual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4" w:name="_Toc92921120"/>
      <w:bookmarkStart w:id="55" w:name="_Toc92921219"/>
      <w:bookmarkStart w:id="56" w:name="_Toc92958268"/>
      <w:bookmarkStart w:id="57" w:name="_Toc92963739"/>
      <w:bookmarkStart w:id="58" w:name="_Toc92965085"/>
      <w:bookmarkStart w:id="59" w:name="_Toc92966214"/>
      <w:bookmarkStart w:id="60" w:name="_Toc92999815"/>
      <w:bookmarkStart w:id="61" w:name="_Toc93003730"/>
      <w:bookmarkStart w:id="62" w:name="_Toc93004058"/>
      <w:bookmarkStart w:id="63" w:name="_Toc93046851"/>
      <w:bookmarkStart w:id="64" w:name="_Toc93046945"/>
      <w:bookmarkStart w:id="65" w:name="_Toc93057625"/>
      <w:bookmarkStart w:id="66" w:name="_Toc117378148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7" w:name="_Toc92874302"/>
      <w:bookmarkStart w:id="68" w:name="_Toc92874653"/>
      <w:bookmarkStart w:id="69" w:name="_Toc92921121"/>
      <w:bookmarkStart w:id="70" w:name="_Toc92921220"/>
      <w:bookmarkStart w:id="71" w:name="_Toc92958269"/>
      <w:bookmarkStart w:id="72" w:name="_Toc92963740"/>
      <w:bookmarkStart w:id="73" w:name="_Toc92965086"/>
      <w:bookmarkStart w:id="74" w:name="_Toc92966215"/>
      <w:bookmarkStart w:id="75" w:name="_Toc92999816"/>
      <w:bookmarkStart w:id="76" w:name="_Toc93003731"/>
      <w:bookmarkStart w:id="77" w:name="_Toc93004059"/>
      <w:bookmarkStart w:id="78" w:name="_Toc93046852"/>
      <w:bookmarkStart w:id="79" w:name="_Toc93046946"/>
      <w:bookmarkStart w:id="80" w:name="_Toc93057626"/>
      <w:bookmarkStart w:id="81" w:name="_Toc117378149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2" w:name="_Toc92874303"/>
      <w:bookmarkStart w:id="83" w:name="_Toc92874654"/>
      <w:bookmarkStart w:id="84" w:name="_Toc92921122"/>
      <w:bookmarkStart w:id="85" w:name="_Toc92921221"/>
      <w:bookmarkStart w:id="86" w:name="_Toc92958270"/>
      <w:bookmarkStart w:id="87" w:name="_Toc92963741"/>
      <w:bookmarkStart w:id="88" w:name="_Toc92965087"/>
      <w:bookmarkStart w:id="89" w:name="_Toc92966216"/>
      <w:bookmarkStart w:id="90" w:name="_Toc92999817"/>
      <w:bookmarkStart w:id="91" w:name="_Toc93003732"/>
      <w:bookmarkStart w:id="92" w:name="_Toc93004060"/>
      <w:bookmarkStart w:id="93" w:name="_Toc93046853"/>
      <w:bookmarkStart w:id="94" w:name="_Toc93046947"/>
      <w:bookmarkStart w:id="95" w:name="_Toc93057627"/>
      <w:bookmarkStart w:id="96" w:name="_Toc117378150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7" w:name="_Toc93057628"/>
      <w:bookmarkStart w:id="98" w:name="_Toc11737815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3"/>
      <w:bookmarkEnd w:id="97"/>
      <w:bookmarkEnd w:id="98"/>
      <w:proofErr w:type="spellEnd"/>
    </w:p>
    <w:p w14:paraId="2115090E" w14:textId="24B53596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4B4A45FE" w:rsidR="00AE59A7" w:rsidRDefault="00AE59A7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2180" w:rsidRPr="00C62180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C62180" w:rsidRPr="00C62180">
        <w:rPr>
          <w:rFonts w:ascii="Times New Roman" w:hAnsi="Times New Roman" w:cs="Times New Roman"/>
          <w:i/>
          <w:iCs/>
          <w:sz w:val="24"/>
          <w:szCs w:val="24"/>
        </w:rPr>
        <w:t>st case document</w:t>
      </w:r>
      <w:r w:rsidR="00C6218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tandarny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>.</w:t>
      </w:r>
    </w:p>
    <w:p w14:paraId="3A07BB1E" w14:textId="5A96ED94" w:rsidR="00C62180" w:rsidRPr="004D79AA" w:rsidRDefault="00C62180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>acceptance testing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D384E" w:rsidRPr="001D384E">
        <w:rPr>
          <w:rFonts w:ascii="Times New Roman" w:hAnsi="Times New Roman" w:cs="Times New Roman"/>
          <w:sz w:val="24"/>
          <w:szCs w:val="24"/>
        </w:rPr>
        <w:t>dan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user manual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>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9" w:name="_Toc91426370"/>
      <w:bookmarkStart w:id="100" w:name="_Toc93057629"/>
      <w:bookmarkStart w:id="101" w:name="_Toc11737815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99"/>
      <w:bookmarkEnd w:id="100"/>
      <w:bookmarkEnd w:id="101"/>
      <w:proofErr w:type="spellEnd"/>
    </w:p>
    <w:p w14:paraId="3AA738D0" w14:textId="7F088325" w:rsidR="00AA11CC" w:rsidRDefault="00AA11CC" w:rsidP="008C22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49C2E09" w14:textId="77777777" w:rsidR="00163633" w:rsidRPr="000A0BCE" w:rsidRDefault="00163633" w:rsidP="008C22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2" w:name="_Toc91426371"/>
      <w:bookmarkStart w:id="103" w:name="_Toc93057630"/>
      <w:bookmarkStart w:id="104" w:name="_Toc117378153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02"/>
      <w:bookmarkEnd w:id="103"/>
      <w:bookmarkEnd w:id="104"/>
    </w:p>
    <w:p w14:paraId="0DBB65B3" w14:textId="459A27D2" w:rsidR="00AA11CC" w:rsidRPr="000A0BCE" w:rsidRDefault="00AA11CC" w:rsidP="000A0BCE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5" w:name="_Toc91426372"/>
      <w:bookmarkStart w:id="106" w:name="_Toc93057631"/>
      <w:bookmarkStart w:id="107" w:name="_Toc117378154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05"/>
      <w:bookmarkEnd w:id="106"/>
      <w:bookmarkEnd w:id="107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4134A4C7" w14:textId="477E764D" w:rsidR="00295603" w:rsidRPr="006F4FE6" w:rsidRDefault="00295603" w:rsidP="00E2238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8" w:name="_Toc91426373"/>
      <w:bookmarkStart w:id="109" w:name="_Toc93057632"/>
      <w:bookmarkStart w:id="110" w:name="_Toc117378155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End w:id="108"/>
      <w:bookmarkEnd w:id="109"/>
      <w:bookmarkEnd w:id="110"/>
    </w:p>
    <w:tbl>
      <w:tblPr>
        <w:tblW w:w="7555" w:type="dxa"/>
        <w:tblLook w:val="04A0" w:firstRow="1" w:lastRow="0" w:firstColumn="1" w:lastColumn="0" w:noHBand="0" w:noVBand="1"/>
      </w:tblPr>
      <w:tblGrid>
        <w:gridCol w:w="620"/>
        <w:gridCol w:w="2075"/>
        <w:gridCol w:w="432"/>
        <w:gridCol w:w="400"/>
        <w:gridCol w:w="396"/>
        <w:gridCol w:w="336"/>
        <w:gridCol w:w="364"/>
        <w:gridCol w:w="364"/>
        <w:gridCol w:w="364"/>
        <w:gridCol w:w="364"/>
        <w:gridCol w:w="472"/>
        <w:gridCol w:w="456"/>
        <w:gridCol w:w="456"/>
        <w:gridCol w:w="456"/>
      </w:tblGrid>
      <w:tr w:rsidR="00163633" w:rsidRPr="00163633" w14:paraId="2296F875" w14:textId="77777777" w:rsidTr="00245115">
        <w:trPr>
          <w:trHeight w:val="315"/>
        </w:trPr>
        <w:tc>
          <w:tcPr>
            <w:tcW w:w="6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230CB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bookmarkStart w:id="111" w:name="_Toc91426374"/>
            <w:bookmarkStart w:id="112" w:name="_Toc93057633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26C609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477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800E3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nggu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</w:p>
        </w:tc>
      </w:tr>
      <w:tr w:rsidR="00163633" w:rsidRPr="00163633" w14:paraId="3C71ACB4" w14:textId="77777777" w:rsidTr="00245115">
        <w:trPr>
          <w:trHeight w:val="315"/>
        </w:trPr>
        <w:tc>
          <w:tcPr>
            <w:tcW w:w="6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C65AE0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9909F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D9E4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6CA28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64190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E13C5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939F8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1AAE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6F2AE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8DA0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1DA3A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D8ADC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4DEB4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095D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2</w:t>
            </w:r>
          </w:p>
        </w:tc>
      </w:tr>
      <w:tr w:rsidR="00163633" w:rsidRPr="00163633" w14:paraId="74A48267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4D6E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D65F3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eefing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plor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90F63F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B1AA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95DC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FFD4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4600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531E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855D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1FAA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A124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B919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4F3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1AB4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3D0BA4F" w14:textId="77777777" w:rsidTr="00245115">
        <w:trPr>
          <w:trHeight w:val="3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BB1C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505C5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stCas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cument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6F333C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B16E9C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91475B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0F53E0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8999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9C91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7CD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96B6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AD8D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E6CD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1D2F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802D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7E2300AE" w14:textId="77777777" w:rsidTr="00245115">
        <w:trPr>
          <w:trHeight w:val="34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82CE1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2EBF2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hideMark/>
          </w:tcPr>
          <w:p w14:paraId="346922E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CADA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E4F7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C18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3E2A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B1C6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C647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62D8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D4BD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4437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DE2F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8B4F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78AC34D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FFC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AA7D2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ternal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Import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18F8D9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B38C16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1B3C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A2F8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F541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AF4B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AE6F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AC34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274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FC61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EBE0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58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CFA135A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34E98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9AED1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ria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67D5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382973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F1BE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F26D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2EF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4842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F3BD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869B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DA3C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09F2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7365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BD1B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1E7B51F3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5FDA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FB074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klinik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mu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OAP)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3543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AD35E0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9CB49C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9138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0CE240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735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E7C6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6FEB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68C0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677F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9BD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888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4078B681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3A9B2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20A6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ka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is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4D0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FCF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C6E1A8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D663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83C4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C5A6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45A7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F3A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7E4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60D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2779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295C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34DB2A5E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E4A14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6CCB9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Master Data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301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143E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89651A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6523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37A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00CA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2870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4383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D9A2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FB3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516F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F7D6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0699942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53057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4C4B6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Master Data Menu Gudang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67BE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CF91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29EC67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D3D484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AF68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17DE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CCD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7CCA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29CB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43E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28A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F570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9FCBABB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92EEC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FA0B8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Appointment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9CCC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2D79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5DD7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2AE637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9C2E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65A5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4168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A32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05A9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07F5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0BB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74C0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CE9F54A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45A05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4E539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Mitra Perusahaan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EFF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D43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12B6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149D7F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F139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7C0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D41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01F8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619F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FF59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DBD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0BB9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22016DE4" w14:textId="77777777" w:rsidTr="00245115">
        <w:trPr>
          <w:trHeight w:val="64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3D268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5B8DF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pada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obile pada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dwal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njung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105D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9877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E6D7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5A6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AC732C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2BEB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BAA4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0554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4B62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CA78B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4743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FB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27BB855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7701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lastRenderedPageBreak/>
              <w:t>13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9F3D8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kume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User Acceptance Testing</w:t>
            </w: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UAT)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278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23F5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3B9E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FA49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A0E6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00714D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2AB7D91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F544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09C2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464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55F1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EA13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514AA0E5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B90A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C97FE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kume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User Manual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DB3D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8110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2D52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D9D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CC81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458D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21FE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7BFBAD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07C1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6377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B467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A584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18B8EAB6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B5512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CB724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baik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fus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Documentation</w:t>
            </w: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berap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flow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ACB8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DEDE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D83A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150E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870B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950C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FD5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CAE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3DBCB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F11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23A7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AF6C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</w:tbl>
    <w:p w14:paraId="5942C823" w14:textId="2D9F7B1B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C179DC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  <w:r w:rsidR="00B15878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27BF6530" w14:textId="4D4E8B4C" w:rsidR="00C90A03" w:rsidRPr="009C4736" w:rsidRDefault="0029560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13" w:name="_Toc117378156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t>BAB II</w:t>
      </w:r>
      <w:bookmarkStart w:id="114" w:name="_Toc91426375"/>
      <w:bookmarkEnd w:id="111"/>
      <w:bookmarkEnd w:id="112"/>
      <w:bookmarkEnd w:id="113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15" w:name="_Toc92963748"/>
      <w:bookmarkStart w:id="116" w:name="_Toc92965094"/>
      <w:bookmarkStart w:id="117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14"/>
      <w:bookmarkEnd w:id="115"/>
      <w:bookmarkEnd w:id="116"/>
      <w:bookmarkEnd w:id="117"/>
    </w:p>
    <w:p w14:paraId="50CFCBFE" w14:textId="649CF8FE" w:rsidR="00426E8D" w:rsidRPr="006F4FE6" w:rsidRDefault="00295603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8" w:name="_Toc91426376"/>
      <w:bookmarkStart w:id="119" w:name="_Toc93057634"/>
      <w:bookmarkStart w:id="120" w:name="_Toc117378157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18"/>
      <w:bookmarkEnd w:id="119"/>
      <w:bookmarkEnd w:id="120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 xml:space="preserve"> Inti </w:t>
      </w:r>
      <w:proofErr w:type="spellStart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435B2081" w14:textId="2E935D6F" w:rsidR="002B3645" w:rsidRDefault="002540E7" w:rsidP="00540F6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usahaan</w:t>
      </w:r>
      <w:r w:rsidR="00C55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509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Perusah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Ruk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Zamz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Square, Jl. Raya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Condet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No.4 Kota Jakarta Timur, DKI Jakarta.</w:t>
      </w:r>
      <w:r w:rsidR="00D81C2B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di Bandung,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tempatnya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di Apartment Tera Residence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Tamansar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Lanta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5. Jl. Tera N</w:t>
      </w:r>
      <w:r>
        <w:rPr>
          <w:rFonts w:ascii="Times New Roman" w:hAnsi="Times New Roman" w:cs="Times New Roman"/>
          <w:sz w:val="24"/>
          <w:szCs w:val="24"/>
        </w:rPr>
        <w:t xml:space="preserve">o.28, Braga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.Su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ndung, Kota Bandu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at.</w:t>
      </w:r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81C2B">
        <w:rPr>
          <w:rFonts w:ascii="Times New Roman" w:hAnsi="Times New Roman" w:cs="Times New Roman"/>
          <w:sz w:val="24"/>
          <w:szCs w:val="24"/>
        </w:rPr>
        <w:t>Wifus.i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81C2B">
        <w:rPr>
          <w:rFonts w:ascii="Times New Roman" w:hAnsi="Times New Roman" w:cs="Times New Roman"/>
          <w:sz w:val="24"/>
          <w:szCs w:val="24"/>
        </w:rPr>
        <w:t>Wifus.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 w:rsidRPr="00D81C2B">
        <w:rPr>
          <w:rFonts w:ascii="Times New Roman" w:hAnsi="Times New Roman" w:cs="Times New Roman"/>
          <w:sz w:val="24"/>
          <w:szCs w:val="24"/>
        </w:rPr>
        <w:t>stem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540E7">
        <w:rPr>
          <w:rFonts w:ascii="Times New Roman" w:hAnsi="Times New Roman" w:cs="Times New Roman"/>
          <w:i/>
          <w:iCs/>
          <w:sz w:val="24"/>
          <w:szCs w:val="24"/>
        </w:rPr>
        <w:t>Software as a Service (SaaS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fektif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4781ED" w14:textId="6D3FCAFC" w:rsidR="00F62580" w:rsidRPr="002540E7" w:rsidRDefault="002540E7" w:rsidP="002B36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go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A6CF605" w14:textId="78119993" w:rsidR="00D81C2B" w:rsidRDefault="00D81C2B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C97CDE7" wp14:editId="26C2FCBF">
            <wp:extent cx="3781425" cy="9715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81425" cy="97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D91F7" w14:textId="57B9A897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21" w:name="_Toc122000940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Wifus.Id</w:t>
      </w:r>
      <w:bookmarkEnd w:id="121"/>
      <w:proofErr w:type="spellEnd"/>
    </w:p>
    <w:p w14:paraId="11303A8E" w14:textId="1714C7AF" w:rsidR="009A4261" w:rsidRDefault="00376917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DA095F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per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-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n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bile.</w:t>
      </w:r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odular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r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45DC26" w14:textId="2CABA220" w:rsidR="002B3645" w:rsidRPr="002B3645" w:rsidRDefault="002B3645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B3645">
        <w:rPr>
          <w:rFonts w:ascii="Times New Roman" w:hAnsi="Times New Roman" w:cs="Times New Roman"/>
          <w:sz w:val="24"/>
          <w:szCs w:val="24"/>
        </w:rPr>
        <w:t xml:space="preserve">Wifus.id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C</w:t>
      </w:r>
      <w:r w:rsidRPr="002B3645">
        <w:rPr>
          <w:rFonts w:ascii="Times New Roman" w:hAnsi="Times New Roman" w:cs="Times New Roman"/>
          <w:sz w:val="24"/>
          <w:szCs w:val="24"/>
        </w:rPr>
        <w:t xml:space="preserve"> dan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B</w:t>
      </w:r>
      <w:r w:rsidRPr="002B3645">
        <w:rPr>
          <w:rFonts w:ascii="Times New Roman" w:hAnsi="Times New Roman" w:cs="Times New Roman"/>
          <w:sz w:val="24"/>
          <w:szCs w:val="24"/>
        </w:rPr>
        <w:t xml:space="preserve">.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usiness to Customer</w:t>
      </w:r>
      <w:r w:rsidRPr="002B3645"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C</w:t>
      </w:r>
      <w:r w:rsidRPr="002B36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rora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. Dimana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lastRenderedPageBreak/>
        <w:t>terjad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.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usiness to Business</w:t>
      </w:r>
      <w:r w:rsidRPr="002B3645"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B</w:t>
      </w:r>
      <w:r w:rsidRPr="002B36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>.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22" w:name="_Toc86745699"/>
      <w:bookmarkStart w:id="123" w:name="_Toc86746679"/>
      <w:bookmarkStart w:id="124" w:name="_Toc87531682"/>
      <w:bookmarkStart w:id="125" w:name="_Toc87532050"/>
      <w:bookmarkStart w:id="126" w:name="_Toc90993309"/>
      <w:bookmarkStart w:id="127" w:name="_Toc90993468"/>
      <w:bookmarkStart w:id="128" w:name="_Toc91425459"/>
      <w:bookmarkStart w:id="129" w:name="_Toc91426377"/>
      <w:bookmarkStart w:id="130" w:name="_Toc91426454"/>
      <w:bookmarkStart w:id="131" w:name="_Toc91426766"/>
      <w:bookmarkStart w:id="132" w:name="_Toc91426829"/>
      <w:bookmarkStart w:id="133" w:name="_Toc91426892"/>
      <w:bookmarkStart w:id="134" w:name="_Toc91427333"/>
      <w:bookmarkStart w:id="135" w:name="_Toc91427433"/>
      <w:bookmarkStart w:id="136" w:name="_Toc91574561"/>
      <w:bookmarkStart w:id="137" w:name="_Toc91574826"/>
      <w:bookmarkStart w:id="138" w:name="_Toc91947645"/>
      <w:bookmarkStart w:id="139" w:name="_Toc92103389"/>
      <w:bookmarkStart w:id="140" w:name="_Toc92138798"/>
      <w:bookmarkStart w:id="141" w:name="_Toc92740150"/>
      <w:bookmarkStart w:id="142" w:name="_Toc92740236"/>
      <w:bookmarkStart w:id="143" w:name="_Toc92740323"/>
      <w:bookmarkStart w:id="144" w:name="_Toc92740410"/>
      <w:bookmarkStart w:id="145" w:name="_Toc92776552"/>
      <w:bookmarkStart w:id="146" w:name="_Toc92873901"/>
      <w:bookmarkStart w:id="147" w:name="_Toc92874312"/>
      <w:bookmarkStart w:id="148" w:name="_Toc92874663"/>
      <w:bookmarkStart w:id="149" w:name="_Toc92921131"/>
      <w:bookmarkStart w:id="150" w:name="_Toc92921230"/>
      <w:bookmarkStart w:id="151" w:name="_Toc92958279"/>
      <w:bookmarkStart w:id="152" w:name="_Toc92963750"/>
      <w:bookmarkStart w:id="153" w:name="_Toc92965096"/>
      <w:bookmarkStart w:id="154" w:name="_Toc92966225"/>
      <w:bookmarkStart w:id="155" w:name="_Toc92999826"/>
      <w:bookmarkStart w:id="156" w:name="_Toc93003740"/>
      <w:bookmarkStart w:id="157" w:name="_Toc93004068"/>
      <w:bookmarkStart w:id="158" w:name="_Toc93046861"/>
      <w:bookmarkStart w:id="159" w:name="_Toc93046955"/>
      <w:bookmarkStart w:id="160" w:name="_Toc93057635"/>
      <w:bookmarkStart w:id="161" w:name="_Toc117378158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62" w:name="_Toc86745700"/>
      <w:bookmarkStart w:id="163" w:name="_Toc86746680"/>
      <w:bookmarkStart w:id="164" w:name="_Toc87531683"/>
      <w:bookmarkStart w:id="165" w:name="_Toc87532051"/>
      <w:bookmarkStart w:id="166" w:name="_Toc90993310"/>
      <w:bookmarkStart w:id="167" w:name="_Toc90993469"/>
      <w:bookmarkStart w:id="168" w:name="_Toc91425460"/>
      <w:bookmarkStart w:id="169" w:name="_Toc91426378"/>
      <w:bookmarkStart w:id="170" w:name="_Toc91426455"/>
      <w:bookmarkStart w:id="171" w:name="_Toc91426767"/>
      <w:bookmarkStart w:id="172" w:name="_Toc91426830"/>
      <w:bookmarkStart w:id="173" w:name="_Toc91426893"/>
      <w:bookmarkStart w:id="174" w:name="_Toc91427334"/>
      <w:bookmarkStart w:id="175" w:name="_Toc91427434"/>
      <w:bookmarkStart w:id="176" w:name="_Toc91574562"/>
      <w:bookmarkStart w:id="177" w:name="_Toc91574827"/>
      <w:bookmarkStart w:id="178" w:name="_Toc91947646"/>
      <w:bookmarkStart w:id="179" w:name="_Toc92103390"/>
      <w:bookmarkStart w:id="180" w:name="_Toc92138799"/>
      <w:bookmarkStart w:id="181" w:name="_Toc92740151"/>
      <w:bookmarkStart w:id="182" w:name="_Toc92740237"/>
      <w:bookmarkStart w:id="183" w:name="_Toc92740324"/>
      <w:bookmarkStart w:id="184" w:name="_Toc92740411"/>
      <w:bookmarkStart w:id="185" w:name="_Toc92776553"/>
      <w:bookmarkStart w:id="186" w:name="_Toc92873902"/>
      <w:bookmarkStart w:id="187" w:name="_Toc92874313"/>
      <w:bookmarkStart w:id="188" w:name="_Toc92874664"/>
      <w:bookmarkStart w:id="189" w:name="_Toc92921132"/>
      <w:bookmarkStart w:id="190" w:name="_Toc92921231"/>
      <w:bookmarkStart w:id="191" w:name="_Toc92958280"/>
      <w:bookmarkStart w:id="192" w:name="_Toc92963751"/>
      <w:bookmarkStart w:id="193" w:name="_Toc92965097"/>
      <w:bookmarkStart w:id="194" w:name="_Toc92966226"/>
      <w:bookmarkStart w:id="195" w:name="_Toc92999827"/>
      <w:bookmarkStart w:id="196" w:name="_Toc93003741"/>
      <w:bookmarkStart w:id="197" w:name="_Toc93004069"/>
      <w:bookmarkStart w:id="198" w:name="_Toc93046862"/>
      <w:bookmarkStart w:id="199" w:name="_Toc93046956"/>
      <w:bookmarkStart w:id="200" w:name="_Toc93057636"/>
      <w:bookmarkStart w:id="201" w:name="_Toc117378159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02" w:name="_Toc86745701"/>
      <w:bookmarkStart w:id="203" w:name="_Toc86746681"/>
      <w:bookmarkStart w:id="204" w:name="_Toc87531684"/>
      <w:bookmarkStart w:id="205" w:name="_Toc87532052"/>
      <w:bookmarkStart w:id="206" w:name="_Toc90993311"/>
      <w:bookmarkStart w:id="207" w:name="_Toc90993470"/>
      <w:bookmarkStart w:id="208" w:name="_Toc91425461"/>
      <w:bookmarkStart w:id="209" w:name="_Toc91426379"/>
      <w:bookmarkStart w:id="210" w:name="_Toc91426456"/>
      <w:bookmarkStart w:id="211" w:name="_Toc91426768"/>
      <w:bookmarkStart w:id="212" w:name="_Toc91426831"/>
      <w:bookmarkStart w:id="213" w:name="_Toc91426894"/>
      <w:bookmarkStart w:id="214" w:name="_Toc91427335"/>
      <w:bookmarkStart w:id="215" w:name="_Toc91427435"/>
      <w:bookmarkStart w:id="216" w:name="_Toc91574563"/>
      <w:bookmarkStart w:id="217" w:name="_Toc91574828"/>
      <w:bookmarkStart w:id="218" w:name="_Toc91947647"/>
      <w:bookmarkStart w:id="219" w:name="_Toc92103391"/>
      <w:bookmarkStart w:id="220" w:name="_Toc92138800"/>
      <w:bookmarkStart w:id="221" w:name="_Toc92740152"/>
      <w:bookmarkStart w:id="222" w:name="_Toc92740238"/>
      <w:bookmarkStart w:id="223" w:name="_Toc92740325"/>
      <w:bookmarkStart w:id="224" w:name="_Toc92740412"/>
      <w:bookmarkStart w:id="225" w:name="_Toc92776554"/>
      <w:bookmarkStart w:id="226" w:name="_Toc92873903"/>
      <w:bookmarkStart w:id="227" w:name="_Toc92874314"/>
      <w:bookmarkStart w:id="228" w:name="_Toc92874665"/>
      <w:bookmarkStart w:id="229" w:name="_Toc92921133"/>
      <w:bookmarkStart w:id="230" w:name="_Toc92921232"/>
      <w:bookmarkStart w:id="231" w:name="_Toc92958281"/>
      <w:bookmarkStart w:id="232" w:name="_Toc92963752"/>
      <w:bookmarkStart w:id="233" w:name="_Toc92965098"/>
      <w:bookmarkStart w:id="234" w:name="_Toc92966227"/>
      <w:bookmarkStart w:id="235" w:name="_Toc92999828"/>
      <w:bookmarkStart w:id="236" w:name="_Toc93003742"/>
      <w:bookmarkStart w:id="237" w:name="_Toc93004070"/>
      <w:bookmarkStart w:id="238" w:name="_Toc93046863"/>
      <w:bookmarkStart w:id="239" w:name="_Toc93046957"/>
      <w:bookmarkStart w:id="240" w:name="_Toc93057637"/>
      <w:bookmarkStart w:id="241" w:name="_Toc117378160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42" w:name="_Toc91574564"/>
      <w:bookmarkStart w:id="243" w:name="_Toc91574829"/>
      <w:bookmarkStart w:id="244" w:name="_Toc91947648"/>
      <w:bookmarkStart w:id="245" w:name="_Toc92103392"/>
      <w:bookmarkStart w:id="246" w:name="_Toc92138801"/>
      <w:bookmarkStart w:id="247" w:name="_Toc92740153"/>
      <w:bookmarkStart w:id="248" w:name="_Toc92740239"/>
      <w:bookmarkStart w:id="249" w:name="_Toc92740326"/>
      <w:bookmarkStart w:id="250" w:name="_Toc92740413"/>
      <w:bookmarkStart w:id="251" w:name="_Toc92776555"/>
      <w:bookmarkStart w:id="252" w:name="_Toc92873904"/>
      <w:bookmarkStart w:id="253" w:name="_Toc92874315"/>
      <w:bookmarkStart w:id="254" w:name="_Toc92874666"/>
      <w:bookmarkStart w:id="255" w:name="_Toc92921134"/>
      <w:bookmarkStart w:id="256" w:name="_Toc92921233"/>
      <w:bookmarkStart w:id="257" w:name="_Toc92958282"/>
      <w:bookmarkStart w:id="258" w:name="_Toc92963753"/>
      <w:bookmarkStart w:id="259" w:name="_Toc92965099"/>
      <w:bookmarkStart w:id="260" w:name="_Toc92966228"/>
      <w:bookmarkStart w:id="261" w:name="_Toc92999829"/>
      <w:bookmarkStart w:id="262" w:name="_Toc93003743"/>
      <w:bookmarkStart w:id="263" w:name="_Toc93004071"/>
      <w:bookmarkStart w:id="264" w:name="_Toc93046864"/>
      <w:bookmarkStart w:id="265" w:name="_Toc93046958"/>
      <w:bookmarkStart w:id="266" w:name="_Toc93057638"/>
      <w:bookmarkStart w:id="267" w:name="_Toc117378161"/>
      <w:bookmarkStart w:id="268" w:name="_Toc91426380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69" w:name="_Toc92740154"/>
      <w:bookmarkStart w:id="270" w:name="_Toc92740240"/>
      <w:bookmarkStart w:id="271" w:name="_Toc92740327"/>
      <w:bookmarkStart w:id="272" w:name="_Toc92740414"/>
      <w:bookmarkStart w:id="273" w:name="_Toc92776556"/>
      <w:bookmarkStart w:id="274" w:name="_Toc92873905"/>
      <w:bookmarkStart w:id="275" w:name="_Toc92874316"/>
      <w:bookmarkStart w:id="276" w:name="_Toc92874667"/>
      <w:bookmarkStart w:id="277" w:name="_Toc92921135"/>
      <w:bookmarkStart w:id="278" w:name="_Toc92921234"/>
      <w:bookmarkStart w:id="279" w:name="_Toc92958283"/>
      <w:bookmarkStart w:id="280" w:name="_Toc92963754"/>
      <w:bookmarkStart w:id="281" w:name="_Toc92965100"/>
      <w:bookmarkStart w:id="282" w:name="_Toc92966229"/>
      <w:bookmarkStart w:id="283" w:name="_Toc92999830"/>
      <w:bookmarkStart w:id="284" w:name="_Toc93003744"/>
      <w:bookmarkStart w:id="285" w:name="_Toc93004072"/>
      <w:bookmarkStart w:id="286" w:name="_Toc93046865"/>
      <w:bookmarkStart w:id="287" w:name="_Toc93046959"/>
      <w:bookmarkStart w:id="288" w:name="_Toc93057639"/>
      <w:bookmarkStart w:id="289" w:name="_Toc117378162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90" w:name="_Toc92740155"/>
      <w:bookmarkStart w:id="291" w:name="_Toc92740241"/>
      <w:bookmarkStart w:id="292" w:name="_Toc92740328"/>
      <w:bookmarkStart w:id="293" w:name="_Toc92740415"/>
      <w:bookmarkStart w:id="294" w:name="_Toc92776557"/>
      <w:bookmarkStart w:id="295" w:name="_Toc92873906"/>
      <w:bookmarkStart w:id="296" w:name="_Toc92874317"/>
      <w:bookmarkStart w:id="297" w:name="_Toc92874668"/>
      <w:bookmarkStart w:id="298" w:name="_Toc92921136"/>
      <w:bookmarkStart w:id="299" w:name="_Toc92921235"/>
      <w:bookmarkStart w:id="300" w:name="_Toc92958284"/>
      <w:bookmarkStart w:id="301" w:name="_Toc92963755"/>
      <w:bookmarkStart w:id="302" w:name="_Toc92965101"/>
      <w:bookmarkStart w:id="303" w:name="_Toc92966230"/>
      <w:bookmarkStart w:id="304" w:name="_Toc92999831"/>
      <w:bookmarkStart w:id="305" w:name="_Toc93003745"/>
      <w:bookmarkStart w:id="306" w:name="_Toc93004073"/>
      <w:bookmarkStart w:id="307" w:name="_Toc93046866"/>
      <w:bookmarkStart w:id="308" w:name="_Toc93046960"/>
      <w:bookmarkStart w:id="309" w:name="_Toc93057640"/>
      <w:bookmarkStart w:id="310" w:name="_Toc117378163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</w:p>
    <w:p w14:paraId="260906F6" w14:textId="7726F5B2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11" w:name="_Toc93057641"/>
      <w:bookmarkStart w:id="312" w:name="_Toc117378164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268"/>
      <w:bookmarkEnd w:id="311"/>
      <w:bookmarkEnd w:id="312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Intia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52F719D7" w14:textId="1F9775DE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Morning Stand U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2250"/>
        <w:gridCol w:w="3433"/>
      </w:tblGrid>
      <w:tr w:rsidR="00FC412B" w14:paraId="666240C0" w14:textId="77777777" w:rsidTr="002B57C6">
        <w:tc>
          <w:tcPr>
            <w:tcW w:w="625" w:type="dxa"/>
          </w:tcPr>
          <w:p w14:paraId="5905170D" w14:textId="281CC059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20" w:type="dxa"/>
          </w:tcPr>
          <w:p w14:paraId="33523EF1" w14:textId="18AF7FE4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2250" w:type="dxa"/>
          </w:tcPr>
          <w:p w14:paraId="754568A2" w14:textId="7847503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3433" w:type="dxa"/>
          </w:tcPr>
          <w:p w14:paraId="02CBFAD4" w14:textId="7A9EC6A2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FC412B" w14:paraId="2549A811" w14:textId="77777777" w:rsidTr="002B57C6">
        <w:tc>
          <w:tcPr>
            <w:tcW w:w="625" w:type="dxa"/>
          </w:tcPr>
          <w:p w14:paraId="625AE642" w14:textId="383727B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54406105" w14:textId="75DBB32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rning Stand Up</w:t>
            </w:r>
          </w:p>
        </w:tc>
        <w:tc>
          <w:tcPr>
            <w:tcW w:w="2250" w:type="dxa"/>
          </w:tcPr>
          <w:p w14:paraId="1FB6B1A0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4047AC">
              <w:rPr>
                <w:rFonts w:ascii="Times New Roman" w:hAnsi="Times New Roman" w:cs="Times New Roman"/>
                <w:sz w:val="24"/>
                <w:szCs w:val="24"/>
              </w:rPr>
              <w:t>09.00 – 09.30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020F7009" w14:textId="79318194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orning Stand U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ah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k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uga.</w:t>
            </w:r>
          </w:p>
        </w:tc>
      </w:tr>
      <w:tr w:rsidR="00FC412B" w14:paraId="385201E7" w14:textId="77777777" w:rsidTr="002B57C6">
        <w:tc>
          <w:tcPr>
            <w:tcW w:w="625" w:type="dxa"/>
          </w:tcPr>
          <w:p w14:paraId="15C160C2" w14:textId="7B45166E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620" w:type="dxa"/>
          </w:tcPr>
          <w:p w14:paraId="36A9AF05" w14:textId="4D166378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lan</w:t>
            </w:r>
          </w:p>
        </w:tc>
        <w:tc>
          <w:tcPr>
            <w:tcW w:w="2250" w:type="dxa"/>
          </w:tcPr>
          <w:p w14:paraId="26EDC503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26AC23AA" w14:textId="0E11A5FA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0.00-17.00</w:t>
            </w:r>
            <w:r w:rsidR="002B57C6">
              <w:rPr>
                <w:rFonts w:ascii="Times New Roman" w:hAnsi="Times New Roman" w:cs="Times New Roman"/>
                <w:sz w:val="24"/>
                <w:szCs w:val="24"/>
              </w:rPr>
              <w:t xml:space="preserve">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34E10A39" w14:textId="63B6D03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nju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prose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am 10.00</w:t>
            </w:r>
            <w:r w:rsidR="00C55092">
              <w:rPr>
                <w:rFonts w:ascii="Times New Roman" w:hAnsi="Times New Roman" w:cs="Times New Roman"/>
                <w:sz w:val="24"/>
                <w:szCs w:val="24"/>
              </w:rPr>
              <w:t xml:space="preserve">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am 17.00 WIB.</w:t>
            </w:r>
          </w:p>
        </w:tc>
      </w:tr>
      <w:tr w:rsidR="00FC412B" w14:paraId="40F4E5F4" w14:textId="77777777" w:rsidTr="002B57C6">
        <w:tc>
          <w:tcPr>
            <w:tcW w:w="625" w:type="dxa"/>
          </w:tcPr>
          <w:p w14:paraId="429E82FE" w14:textId="0E26AA7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620" w:type="dxa"/>
          </w:tcPr>
          <w:p w14:paraId="56142935" w14:textId="49BFDC95" w:rsidR="00FC412B" w:rsidRPr="00DE6870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ily Sprint</w:t>
            </w:r>
          </w:p>
        </w:tc>
        <w:tc>
          <w:tcPr>
            <w:tcW w:w="2250" w:type="dxa"/>
          </w:tcPr>
          <w:p w14:paraId="45BA0F5F" w14:textId="324F6ADD" w:rsidR="00FC412B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at</w:t>
            </w:r>
            <w:proofErr w:type="spellEnd"/>
          </w:p>
          <w:p w14:paraId="5E7DB569" w14:textId="22009054" w:rsidR="006327B8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(15.00 –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16.00 )</w:t>
            </w:r>
            <w:proofErr w:type="gramEnd"/>
          </w:p>
        </w:tc>
        <w:tc>
          <w:tcPr>
            <w:tcW w:w="3433" w:type="dxa"/>
          </w:tcPr>
          <w:p w14:paraId="17A57136" w14:textId="7E9F7193" w:rsidR="00FC412B" w:rsidRDefault="006327B8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k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5.00 W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6.00 W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a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i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y Spri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ject Mana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duct Own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B57C6" w14:paraId="492319C5" w14:textId="77777777" w:rsidTr="002B57C6">
        <w:tc>
          <w:tcPr>
            <w:tcW w:w="625" w:type="dxa"/>
          </w:tcPr>
          <w:p w14:paraId="4A19E281" w14:textId="62A07B99" w:rsidR="002B57C6" w:rsidRDefault="002B57C6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620" w:type="dxa"/>
          </w:tcPr>
          <w:p w14:paraId="5E134F98" w14:textId="114FFC79" w:rsidR="002B57C6" w:rsidRPr="00DE6870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print Planning</w:t>
            </w:r>
          </w:p>
        </w:tc>
        <w:tc>
          <w:tcPr>
            <w:tcW w:w="2250" w:type="dxa"/>
          </w:tcPr>
          <w:p w14:paraId="1C8F4067" w14:textId="77777777" w:rsidR="002B57C6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25E1672B" w14:textId="56191D8B" w:rsidR="002B57C6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( 1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533F9424" w14:textId="69EBAA7A" w:rsidR="002B57C6" w:rsidRDefault="002B57C6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print Planni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 X 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masing-masing staff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a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arge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sprin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13" w:name="_Toc92740157"/>
      <w:bookmarkStart w:id="314" w:name="_Toc92740243"/>
      <w:bookmarkStart w:id="315" w:name="_Toc92740330"/>
      <w:bookmarkStart w:id="316" w:name="_Toc92740417"/>
      <w:bookmarkStart w:id="317" w:name="_Toc92776559"/>
      <w:bookmarkStart w:id="318" w:name="_Toc92873908"/>
      <w:bookmarkStart w:id="319" w:name="_Toc92874319"/>
      <w:bookmarkStart w:id="320" w:name="_Toc92874670"/>
      <w:bookmarkStart w:id="321" w:name="_Toc92921138"/>
      <w:bookmarkStart w:id="322" w:name="_Toc92921237"/>
      <w:bookmarkStart w:id="323" w:name="_Toc92958286"/>
      <w:bookmarkStart w:id="324" w:name="_Toc92963757"/>
      <w:bookmarkStart w:id="325" w:name="_Toc92965103"/>
      <w:bookmarkStart w:id="326" w:name="_Toc92966232"/>
      <w:bookmarkStart w:id="327" w:name="_Toc92999833"/>
      <w:bookmarkStart w:id="328" w:name="_Toc93003747"/>
      <w:bookmarkStart w:id="329" w:name="_Toc93004075"/>
      <w:bookmarkStart w:id="330" w:name="_Toc93046868"/>
      <w:bookmarkStart w:id="331" w:name="_Toc93046962"/>
      <w:bookmarkStart w:id="332" w:name="_Toc93057642"/>
      <w:bookmarkStart w:id="333" w:name="_Toc117378165"/>
      <w:bookmarkStart w:id="334" w:name="_Toc91426381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</w:p>
    <w:p w14:paraId="553E7763" w14:textId="3B860F3B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5" w:name="_Toc93057643"/>
      <w:bookmarkStart w:id="336" w:name="_Toc11737816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4"/>
      <w:bookmarkEnd w:id="335"/>
      <w:bookmarkEnd w:id="336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PT. </w:t>
      </w:r>
      <w:proofErr w:type="spellStart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>Sinergi</w:t>
      </w:r>
      <w:proofErr w:type="spellEnd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Inti </w:t>
      </w:r>
      <w:proofErr w:type="spellStart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>Dinamika</w:t>
      </w:r>
      <w:proofErr w:type="spellEnd"/>
    </w:p>
    <w:p w14:paraId="7AD98D46" w14:textId="074EA98F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T.S</w:t>
      </w:r>
      <w:r w:rsidR="00D074C6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erg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0B0E4B" wp14:editId="3B3089F5">
            <wp:extent cx="4229100" cy="3249342"/>
            <wp:effectExtent l="0" t="0" r="0" b="82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3273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61A47" w14:textId="27B6D2C9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337" w:name="_Toc122000941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.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inerg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Inti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inamika</w:t>
      </w:r>
      <w:bookmarkEnd w:id="337"/>
      <w:proofErr w:type="spellEnd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779CF00B" w:rsidR="005A390C" w:rsidRPr="00190560" w:rsidRDefault="005A390C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irector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organisi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rap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aw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5B85AC02" w14:textId="69C61121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Sales/Marketing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ekap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it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6E8C07CF" w14:textId="1E870B1F" w:rsidR="005A390C" w:rsidRPr="004047AC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UI/UX Design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flow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eta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problem solving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totypi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Frontend Developer.</w:t>
      </w:r>
    </w:p>
    <w:p w14:paraId="6B4D4FE5" w14:textId="1E870B1F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evOps Engine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tainer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virtual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infrast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erotomat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monitoring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7530BCC0" w14:textId="0F0BBCB1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lastRenderedPageBreak/>
        <w:t>Quality Assurance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CC6BE" w14:textId="183D5806" w:rsidR="00190560" w:rsidRPr="00190560" w:rsidRDefault="00190560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Fronten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Experience (UX),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selaras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stetik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mpatibilit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brandi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.</w:t>
      </w:r>
    </w:p>
    <w:p w14:paraId="04669987" w14:textId="216487E9" w:rsidR="00190560" w:rsidRPr="004047AC" w:rsidRDefault="00190560" w:rsidP="005A390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Backen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model data (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ta)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gram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erver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Testing.</w:t>
      </w:r>
    </w:p>
    <w:p w14:paraId="28BEC7EB" w14:textId="706EF88E" w:rsidR="00190560" w:rsidRPr="00190560" w:rsidRDefault="00190560" w:rsidP="005A390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Androi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Android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data external</w:t>
      </w:r>
      <w:r w:rsidRPr="00190560">
        <w:rPr>
          <w:rFonts w:ascii="Times New Roman" w:hAnsi="Times New Roman" w:cs="Times New Roman"/>
          <w:sz w:val="24"/>
          <w:szCs w:val="24"/>
        </w:rPr>
        <w:t xml:space="preserve"> dan API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="00D074C6" w:rsidRPr="00D074C6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D074C6">
        <w:rPr>
          <w:rFonts w:ascii="Times New Roman" w:hAnsi="Times New Roman" w:cs="Times New Roman"/>
          <w:i/>
          <w:iCs/>
          <w:sz w:val="24"/>
          <w:szCs w:val="24"/>
        </w:rPr>
        <w:t>ugs.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r w:rsidRPr="00D074C6">
        <w:rPr>
          <w:rFonts w:ascii="Times New Roman" w:hAnsi="Times New Roman" w:cs="Times New Roman"/>
          <w:i/>
          <w:iCs/>
          <w:sz w:val="24"/>
          <w:szCs w:val="24"/>
        </w:rPr>
        <w:t>Androi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8" w:name="_Toc93057644"/>
      <w:bookmarkStart w:id="339" w:name="_Toc11737816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8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39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5262D2" w14:textId="6EA352BF" w:rsidR="009A4261" w:rsidRPr="009A4261" w:rsidRDefault="002B3645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40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</w:t>
      </w:r>
      <w:r w:rsidR="009A4261" w:rsidRPr="009A4261">
        <w:rPr>
          <w:rFonts w:ascii="Times New Roman" w:hAnsi="Times New Roman" w:cs="Times New Roman"/>
          <w:sz w:val="24"/>
          <w:szCs w:val="24"/>
        </w:rPr>
        <w:t>kosistem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9A4261" w:rsidRPr="004047AC">
        <w:rPr>
          <w:rFonts w:ascii="Times New Roman" w:hAnsi="Times New Roman" w:cs="Times New Roman"/>
          <w:i/>
          <w:iCs/>
          <w:sz w:val="24"/>
          <w:szCs w:val="24"/>
        </w:rPr>
        <w:t>Healthcare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9A4261" w:rsidRPr="004047AC">
        <w:rPr>
          <w:rFonts w:ascii="Times New Roman" w:hAnsi="Times New Roman" w:cs="Times New Roman"/>
          <w:i/>
          <w:iCs/>
          <w:sz w:val="24"/>
          <w:szCs w:val="24"/>
        </w:rPr>
        <w:t xml:space="preserve">Primary Care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53DF46" w14:textId="0464425B" w:rsidR="001C687C" w:rsidRPr="009A4261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modular d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>.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41" w:name="_Toc93057645"/>
      <w:bookmarkStart w:id="342" w:name="_Toc117378168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40"/>
      <w:bookmarkEnd w:id="341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42"/>
    </w:p>
    <w:p w14:paraId="457C809C" w14:textId="368C7378" w:rsidR="006136C4" w:rsidRPr="008F476E" w:rsidRDefault="002B3645" w:rsidP="005A1A1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343" w:name="_Toc91426384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PT.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inerg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Inti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namik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ul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mul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10.00 WIB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17.00 WIB.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rjany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bis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Remote</w:t>
      </w:r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aupu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atang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Kantor</w:t>
      </w:r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dijadwal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perusahaan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bekerj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antor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bekerj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Remote</w:t>
      </w:r>
      <w:r w:rsidR="008F476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.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mengikuti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Morning </w:t>
      </w:r>
      <w:proofErr w:type="spellStart"/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StandU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melaporkan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progres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tia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harinya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>.</w:t>
      </w:r>
      <w:r w:rsidR="006136C4" w:rsidRPr="008F476E">
        <w:rPr>
          <w:rFonts w:ascii="Times New Roman" w:hAnsi="Times New Roman" w:cs="Times New Roman"/>
          <w:bCs/>
          <w:sz w:val="28"/>
          <w:szCs w:val="28"/>
        </w:rPr>
        <w:br w:type="page"/>
      </w:r>
    </w:p>
    <w:p w14:paraId="739D30B0" w14:textId="77777777" w:rsidR="00C90A03" w:rsidRDefault="00E138AA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344" w:name="_Toc93057646"/>
      <w:bookmarkStart w:id="345" w:name="_Toc11737816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Start w:id="346" w:name="_Toc91426385"/>
      <w:bookmarkEnd w:id="343"/>
      <w:bookmarkEnd w:id="344"/>
      <w:bookmarkEnd w:id="345"/>
    </w:p>
    <w:p w14:paraId="70D49D26" w14:textId="3DEDD0F6" w:rsidR="007968BD" w:rsidRPr="005534CD" w:rsidRDefault="00E138AA" w:rsidP="00051D4B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47" w:name="_Toc92963762"/>
      <w:bookmarkStart w:id="348" w:name="_Toc92965108"/>
      <w:bookmarkStart w:id="349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346"/>
      <w:bookmarkEnd w:id="347"/>
      <w:bookmarkEnd w:id="348"/>
      <w:bookmarkEnd w:id="349"/>
    </w:p>
    <w:p w14:paraId="4F376C38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50" w:name="_Toc86745708"/>
      <w:bookmarkStart w:id="351" w:name="_Toc86746688"/>
      <w:bookmarkStart w:id="352" w:name="_Toc87531691"/>
      <w:bookmarkStart w:id="353" w:name="_Toc87532059"/>
      <w:bookmarkStart w:id="354" w:name="_Toc90993318"/>
      <w:bookmarkStart w:id="355" w:name="_Toc90993477"/>
      <w:bookmarkStart w:id="356" w:name="_Toc91425468"/>
      <w:bookmarkStart w:id="357" w:name="_Toc91426386"/>
      <w:bookmarkStart w:id="358" w:name="_Toc91426463"/>
      <w:bookmarkStart w:id="359" w:name="_Toc91426775"/>
      <w:bookmarkStart w:id="360" w:name="_Toc91426838"/>
      <w:bookmarkStart w:id="361" w:name="_Toc91426901"/>
      <w:bookmarkStart w:id="362" w:name="_Toc91427342"/>
      <w:bookmarkStart w:id="363" w:name="_Toc91427442"/>
      <w:bookmarkStart w:id="364" w:name="_Toc91574572"/>
      <w:bookmarkStart w:id="365" w:name="_Toc91574837"/>
      <w:bookmarkStart w:id="366" w:name="_Toc91947656"/>
      <w:bookmarkStart w:id="367" w:name="_Toc92103400"/>
      <w:bookmarkStart w:id="368" w:name="_Toc92138809"/>
      <w:bookmarkStart w:id="369" w:name="_Toc92740163"/>
      <w:bookmarkStart w:id="370" w:name="_Toc92740249"/>
      <w:bookmarkStart w:id="371" w:name="_Toc92740336"/>
      <w:bookmarkStart w:id="372" w:name="_Toc92740423"/>
      <w:bookmarkStart w:id="373" w:name="_Toc92776565"/>
      <w:bookmarkStart w:id="374" w:name="_Toc92873914"/>
      <w:bookmarkStart w:id="375" w:name="_Toc92874325"/>
      <w:bookmarkStart w:id="376" w:name="_Toc92874676"/>
      <w:bookmarkStart w:id="377" w:name="_Toc92921144"/>
      <w:bookmarkStart w:id="378" w:name="_Toc92921243"/>
      <w:bookmarkStart w:id="379" w:name="_Toc92958292"/>
      <w:bookmarkStart w:id="380" w:name="_Toc92963763"/>
      <w:bookmarkStart w:id="381" w:name="_Toc92965109"/>
      <w:bookmarkStart w:id="382" w:name="_Toc92966238"/>
      <w:bookmarkStart w:id="383" w:name="_Toc92999839"/>
      <w:bookmarkStart w:id="384" w:name="_Toc93003753"/>
      <w:bookmarkStart w:id="385" w:name="_Toc93004080"/>
      <w:bookmarkStart w:id="386" w:name="_Toc93046873"/>
      <w:bookmarkStart w:id="387" w:name="_Toc93046967"/>
      <w:bookmarkStart w:id="388" w:name="_Toc93057647"/>
      <w:bookmarkStart w:id="389" w:name="_Toc117378170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</w:p>
    <w:p w14:paraId="4C89945D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90" w:name="_Toc86745709"/>
      <w:bookmarkStart w:id="391" w:name="_Toc86746689"/>
      <w:bookmarkStart w:id="392" w:name="_Toc87531692"/>
      <w:bookmarkStart w:id="393" w:name="_Toc87532060"/>
      <w:bookmarkStart w:id="394" w:name="_Toc90993319"/>
      <w:bookmarkStart w:id="395" w:name="_Toc90993478"/>
      <w:bookmarkStart w:id="396" w:name="_Toc91425469"/>
      <w:bookmarkStart w:id="397" w:name="_Toc91426387"/>
      <w:bookmarkStart w:id="398" w:name="_Toc91426464"/>
      <w:bookmarkStart w:id="399" w:name="_Toc91426776"/>
      <w:bookmarkStart w:id="400" w:name="_Toc91426839"/>
      <w:bookmarkStart w:id="401" w:name="_Toc91426902"/>
      <w:bookmarkStart w:id="402" w:name="_Toc91427343"/>
      <w:bookmarkStart w:id="403" w:name="_Toc91427443"/>
      <w:bookmarkStart w:id="404" w:name="_Toc91574573"/>
      <w:bookmarkStart w:id="405" w:name="_Toc91574838"/>
      <w:bookmarkStart w:id="406" w:name="_Toc91947657"/>
      <w:bookmarkStart w:id="407" w:name="_Toc92103401"/>
      <w:bookmarkStart w:id="408" w:name="_Toc92138810"/>
      <w:bookmarkStart w:id="409" w:name="_Toc92740164"/>
      <w:bookmarkStart w:id="410" w:name="_Toc92740250"/>
      <w:bookmarkStart w:id="411" w:name="_Toc92740337"/>
      <w:bookmarkStart w:id="412" w:name="_Toc92740424"/>
      <w:bookmarkStart w:id="413" w:name="_Toc92776566"/>
      <w:bookmarkStart w:id="414" w:name="_Toc92873915"/>
      <w:bookmarkStart w:id="415" w:name="_Toc92874326"/>
      <w:bookmarkStart w:id="416" w:name="_Toc92874677"/>
      <w:bookmarkStart w:id="417" w:name="_Toc92921145"/>
      <w:bookmarkStart w:id="418" w:name="_Toc92921244"/>
      <w:bookmarkStart w:id="419" w:name="_Toc92958293"/>
      <w:bookmarkStart w:id="420" w:name="_Toc92963764"/>
      <w:bookmarkStart w:id="421" w:name="_Toc92965110"/>
      <w:bookmarkStart w:id="422" w:name="_Toc92966239"/>
      <w:bookmarkStart w:id="423" w:name="_Toc92999840"/>
      <w:bookmarkStart w:id="424" w:name="_Toc93003754"/>
      <w:bookmarkStart w:id="425" w:name="_Toc93004081"/>
      <w:bookmarkStart w:id="426" w:name="_Toc93046874"/>
      <w:bookmarkStart w:id="427" w:name="_Toc93046968"/>
      <w:bookmarkStart w:id="428" w:name="_Toc93057648"/>
      <w:bookmarkStart w:id="429" w:name="_Toc117378171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</w:p>
    <w:p w14:paraId="046C3FE3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0" w:name="_Toc86745710"/>
      <w:bookmarkStart w:id="431" w:name="_Toc86746690"/>
      <w:bookmarkStart w:id="432" w:name="_Toc87531693"/>
      <w:bookmarkStart w:id="433" w:name="_Toc87532061"/>
      <w:bookmarkStart w:id="434" w:name="_Toc90993320"/>
      <w:bookmarkStart w:id="435" w:name="_Toc90993479"/>
      <w:bookmarkStart w:id="436" w:name="_Toc91425470"/>
      <w:bookmarkStart w:id="437" w:name="_Toc91426388"/>
      <w:bookmarkStart w:id="438" w:name="_Toc91426465"/>
      <w:bookmarkStart w:id="439" w:name="_Toc91426777"/>
      <w:bookmarkStart w:id="440" w:name="_Toc91426840"/>
      <w:bookmarkStart w:id="441" w:name="_Toc91426903"/>
      <w:bookmarkStart w:id="442" w:name="_Toc91427344"/>
      <w:bookmarkStart w:id="443" w:name="_Toc91427444"/>
      <w:bookmarkStart w:id="444" w:name="_Toc91574574"/>
      <w:bookmarkStart w:id="445" w:name="_Toc91574839"/>
      <w:bookmarkStart w:id="446" w:name="_Toc91947658"/>
      <w:bookmarkStart w:id="447" w:name="_Toc92103402"/>
      <w:bookmarkStart w:id="448" w:name="_Toc92138811"/>
      <w:bookmarkStart w:id="449" w:name="_Toc92740165"/>
      <w:bookmarkStart w:id="450" w:name="_Toc92740251"/>
      <w:bookmarkStart w:id="451" w:name="_Toc92740338"/>
      <w:bookmarkStart w:id="452" w:name="_Toc92740425"/>
      <w:bookmarkStart w:id="453" w:name="_Toc92776567"/>
      <w:bookmarkStart w:id="454" w:name="_Toc92873916"/>
      <w:bookmarkStart w:id="455" w:name="_Toc92874327"/>
      <w:bookmarkStart w:id="456" w:name="_Toc92874678"/>
      <w:bookmarkStart w:id="457" w:name="_Toc92921146"/>
      <w:bookmarkStart w:id="458" w:name="_Toc92921245"/>
      <w:bookmarkStart w:id="459" w:name="_Toc92958294"/>
      <w:bookmarkStart w:id="460" w:name="_Toc92963765"/>
      <w:bookmarkStart w:id="461" w:name="_Toc92965111"/>
      <w:bookmarkStart w:id="462" w:name="_Toc92966240"/>
      <w:bookmarkStart w:id="463" w:name="_Toc92999841"/>
      <w:bookmarkStart w:id="464" w:name="_Toc93003755"/>
      <w:bookmarkStart w:id="465" w:name="_Toc93004082"/>
      <w:bookmarkStart w:id="466" w:name="_Toc93046875"/>
      <w:bookmarkStart w:id="467" w:name="_Toc93046969"/>
      <w:bookmarkStart w:id="468" w:name="_Toc93057649"/>
      <w:bookmarkStart w:id="469" w:name="_Toc117378172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</w:p>
    <w:p w14:paraId="56BA0527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470" w:name="_Toc91426389"/>
      <w:bookmarkStart w:id="471" w:name="_Toc91426466"/>
      <w:bookmarkStart w:id="472" w:name="_Toc91426778"/>
      <w:bookmarkStart w:id="473" w:name="_Toc91426841"/>
      <w:bookmarkStart w:id="474" w:name="_Toc91426904"/>
      <w:bookmarkStart w:id="475" w:name="_Toc91427345"/>
      <w:bookmarkStart w:id="476" w:name="_Toc91427445"/>
      <w:bookmarkStart w:id="477" w:name="_Toc91574575"/>
      <w:bookmarkStart w:id="478" w:name="_Toc91574840"/>
      <w:bookmarkStart w:id="479" w:name="_Toc91947659"/>
      <w:bookmarkStart w:id="480" w:name="_Toc92103403"/>
      <w:bookmarkStart w:id="481" w:name="_Toc92138812"/>
      <w:bookmarkStart w:id="482" w:name="_Toc92740166"/>
      <w:bookmarkStart w:id="483" w:name="_Toc92740252"/>
      <w:bookmarkStart w:id="484" w:name="_Toc92740339"/>
      <w:bookmarkStart w:id="485" w:name="_Toc92740426"/>
      <w:bookmarkStart w:id="486" w:name="_Toc92776568"/>
      <w:bookmarkStart w:id="487" w:name="_Toc92873917"/>
      <w:bookmarkStart w:id="488" w:name="_Toc92874328"/>
      <w:bookmarkStart w:id="489" w:name="_Toc92874679"/>
      <w:bookmarkStart w:id="490" w:name="_Toc92921147"/>
      <w:bookmarkStart w:id="491" w:name="_Toc92921246"/>
      <w:bookmarkStart w:id="492" w:name="_Toc92958295"/>
      <w:bookmarkStart w:id="493" w:name="_Toc92963766"/>
      <w:bookmarkStart w:id="494" w:name="_Toc92965112"/>
      <w:bookmarkStart w:id="495" w:name="_Toc92966241"/>
      <w:bookmarkStart w:id="496" w:name="_Toc92999842"/>
      <w:bookmarkStart w:id="497" w:name="_Toc93003756"/>
      <w:bookmarkStart w:id="498" w:name="_Toc93004083"/>
      <w:bookmarkStart w:id="499" w:name="_Toc93046876"/>
      <w:bookmarkStart w:id="500" w:name="_Toc93046970"/>
      <w:bookmarkStart w:id="501" w:name="_Toc93057650"/>
      <w:bookmarkStart w:id="502" w:name="_Toc117378173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</w:p>
    <w:p w14:paraId="628C582B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03" w:name="_Toc91426390"/>
      <w:bookmarkStart w:id="504" w:name="_Toc91426467"/>
      <w:bookmarkStart w:id="505" w:name="_Toc91426779"/>
      <w:bookmarkStart w:id="506" w:name="_Toc91426842"/>
      <w:bookmarkStart w:id="507" w:name="_Toc91426905"/>
      <w:bookmarkStart w:id="508" w:name="_Toc91427346"/>
      <w:bookmarkStart w:id="509" w:name="_Toc91427446"/>
      <w:bookmarkStart w:id="510" w:name="_Toc91574576"/>
      <w:bookmarkStart w:id="511" w:name="_Toc91574841"/>
      <w:bookmarkStart w:id="512" w:name="_Toc91947660"/>
      <w:bookmarkStart w:id="513" w:name="_Toc92103404"/>
      <w:bookmarkStart w:id="514" w:name="_Toc92138813"/>
      <w:bookmarkStart w:id="515" w:name="_Toc92740167"/>
      <w:bookmarkStart w:id="516" w:name="_Toc92740253"/>
      <w:bookmarkStart w:id="517" w:name="_Toc92740340"/>
      <w:bookmarkStart w:id="518" w:name="_Toc92740427"/>
      <w:bookmarkStart w:id="519" w:name="_Toc92776569"/>
      <w:bookmarkStart w:id="520" w:name="_Toc92873918"/>
      <w:bookmarkStart w:id="521" w:name="_Toc92874329"/>
      <w:bookmarkStart w:id="522" w:name="_Toc92874680"/>
      <w:bookmarkStart w:id="523" w:name="_Toc92921148"/>
      <w:bookmarkStart w:id="524" w:name="_Toc92921247"/>
      <w:bookmarkStart w:id="525" w:name="_Toc92958296"/>
      <w:bookmarkStart w:id="526" w:name="_Toc92963767"/>
      <w:bookmarkStart w:id="527" w:name="_Toc92965113"/>
      <w:bookmarkStart w:id="528" w:name="_Toc92966242"/>
      <w:bookmarkStart w:id="529" w:name="_Toc92999843"/>
      <w:bookmarkStart w:id="530" w:name="_Toc93003757"/>
      <w:bookmarkStart w:id="531" w:name="_Toc93004084"/>
      <w:bookmarkStart w:id="532" w:name="_Toc93046877"/>
      <w:bookmarkStart w:id="533" w:name="_Toc93046971"/>
      <w:bookmarkStart w:id="534" w:name="_Toc93057651"/>
      <w:bookmarkStart w:id="535" w:name="_Toc117378174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</w:p>
    <w:p w14:paraId="77822876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36" w:name="_Toc91426391"/>
      <w:bookmarkStart w:id="537" w:name="_Toc91426468"/>
      <w:bookmarkStart w:id="538" w:name="_Toc91426780"/>
      <w:bookmarkStart w:id="539" w:name="_Toc91426843"/>
      <w:bookmarkStart w:id="540" w:name="_Toc91426906"/>
      <w:bookmarkStart w:id="541" w:name="_Toc91427347"/>
      <w:bookmarkStart w:id="542" w:name="_Toc91427447"/>
      <w:bookmarkStart w:id="543" w:name="_Toc91574577"/>
      <w:bookmarkStart w:id="544" w:name="_Toc91574842"/>
      <w:bookmarkStart w:id="545" w:name="_Toc91947661"/>
      <w:bookmarkStart w:id="546" w:name="_Toc92103405"/>
      <w:bookmarkStart w:id="547" w:name="_Toc92138814"/>
      <w:bookmarkStart w:id="548" w:name="_Toc92740168"/>
      <w:bookmarkStart w:id="549" w:name="_Toc92740254"/>
      <w:bookmarkStart w:id="550" w:name="_Toc92740341"/>
      <w:bookmarkStart w:id="551" w:name="_Toc92740428"/>
      <w:bookmarkStart w:id="552" w:name="_Toc92776570"/>
      <w:bookmarkStart w:id="553" w:name="_Toc92873919"/>
      <w:bookmarkStart w:id="554" w:name="_Toc92874330"/>
      <w:bookmarkStart w:id="555" w:name="_Toc92874681"/>
      <w:bookmarkStart w:id="556" w:name="_Toc92921149"/>
      <w:bookmarkStart w:id="557" w:name="_Toc92921248"/>
      <w:bookmarkStart w:id="558" w:name="_Toc92958297"/>
      <w:bookmarkStart w:id="559" w:name="_Toc92963768"/>
      <w:bookmarkStart w:id="560" w:name="_Toc92965114"/>
      <w:bookmarkStart w:id="561" w:name="_Toc92966243"/>
      <w:bookmarkStart w:id="562" w:name="_Toc92999844"/>
      <w:bookmarkStart w:id="563" w:name="_Toc93003758"/>
      <w:bookmarkStart w:id="564" w:name="_Toc93004085"/>
      <w:bookmarkStart w:id="565" w:name="_Toc93046878"/>
      <w:bookmarkStart w:id="566" w:name="_Toc93046972"/>
      <w:bookmarkStart w:id="567" w:name="_Toc93057652"/>
      <w:bookmarkStart w:id="568" w:name="_Toc11737817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</w:p>
    <w:p w14:paraId="26D0D8EE" w14:textId="77777777" w:rsidR="007D297A" w:rsidRPr="005534CD" w:rsidRDefault="007D297A">
      <w:pPr>
        <w:pStyle w:val="ListParagraph"/>
        <w:numPr>
          <w:ilvl w:val="1"/>
          <w:numId w:val="5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PKL</w:t>
      </w:r>
    </w:p>
    <w:p w14:paraId="516BAFCD" w14:textId="355F760F" w:rsidR="007D297A" w:rsidRPr="005534CD" w:rsidRDefault="007D297A" w:rsidP="005534CD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PKL di PT.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, update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UAT, User Manual dan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Documentation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5534CD">
        <w:rPr>
          <w:rFonts w:ascii="Times New Roman" w:hAnsi="Times New Roman" w:cs="Times New Roman"/>
          <w:sz w:val="24"/>
          <w:szCs w:val="24"/>
        </w:rPr>
        <w:t xml:space="preserve"> Adapun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lalu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534C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C2D673" w14:textId="77777777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ksplor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ED0C9D" w14:textId="77777777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(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Manual Testing</w:t>
      </w:r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s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9EC2395" w14:textId="4B5E522A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Test Case 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>.</w:t>
      </w:r>
    </w:p>
    <w:p w14:paraId="74FFA955" w14:textId="7E65FDB8" w:rsidR="006327B8" w:rsidRDefault="006327B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 xml:space="preserve">Report </w:t>
      </w:r>
      <w:r w:rsidR="00DE6870" w:rsidRPr="00DE6870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017C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ugs/</w:t>
      </w:r>
      <w:r w:rsidR="00A0017C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ss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017C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 xml:space="preserve">bugs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bugs</w:t>
      </w:r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velop.</w:t>
      </w:r>
    </w:p>
    <w:p w14:paraId="4CFE2CC4" w14:textId="783BE044" w:rsidR="00053306" w:rsidRDefault="00E2238E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2238E">
        <w:rPr>
          <w:rFonts w:ascii="Times New Roman" w:hAnsi="Times New Roman" w:cs="Times New Roman"/>
          <w:i/>
          <w:iCs/>
          <w:sz w:val="24"/>
          <w:szCs w:val="24"/>
        </w:rPr>
        <w:t>User Acceptance Testing</w:t>
      </w:r>
      <w:r w:rsid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E54AE" w:rsidRPr="00E2238E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gun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D81E4A9" w14:textId="11606B5B" w:rsidR="000061BD" w:rsidRDefault="000061BD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61BD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E54AE" w:rsidRPr="00E2238E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A99716" w14:textId="0E375A9C" w:rsidR="00101988" w:rsidRDefault="0010198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pdate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Documentation</w:t>
      </w:r>
      <w:r>
        <w:rPr>
          <w:rFonts w:ascii="Times New Roman" w:hAnsi="Times New Roman" w:cs="Times New Roman"/>
          <w:sz w:val="24"/>
          <w:szCs w:val="24"/>
        </w:rPr>
        <w:t xml:space="preserve">  di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flow</w:t>
      </w:r>
    </w:p>
    <w:p w14:paraId="7C9BC1CC" w14:textId="77777777" w:rsidR="00101988" w:rsidRPr="00101988" w:rsidRDefault="00101988" w:rsidP="0010198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396F8B" w14:textId="7F4B7E40" w:rsidR="00101988" w:rsidRPr="00101988" w:rsidRDefault="00101988" w:rsidP="00101988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(</w:t>
      </w:r>
      <w:proofErr w:type="spellStart"/>
      <w:r>
        <w:rPr>
          <w:rFonts w:ascii="Times New Roman" w:hAnsi="Times New Roman" w:cs="Times New Roman"/>
          <w:sz w:val="24"/>
          <w:szCs w:val="24"/>
        </w:rPr>
        <w:t>BlackBox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0F546375" w14:textId="2806F623" w:rsidR="00E12AD1" w:rsidRDefault="00101988" w:rsidP="00E12AD1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01988">
        <w:rPr>
          <w:rFonts w:ascii="Times New Roman" w:hAnsi="Times New Roman" w:cs="Times New Roman"/>
          <w:i/>
          <w:iCs/>
          <w:sz w:val="24"/>
          <w:szCs w:val="24"/>
        </w:rPr>
        <w:t>Blackbox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12AD1" w:rsidRPr="00E12AD1">
        <w:rPr>
          <w:rFonts w:ascii="Times New Roman" w:hAnsi="Times New Roman" w:cs="Times New Roman"/>
          <w:i/>
          <w:iCs/>
          <w:sz w:val="24"/>
          <w:szCs w:val="24"/>
        </w:rPr>
        <w:t>Blackbox Testing</w:t>
      </w:r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</w:t>
      </w:r>
      <w:r w:rsidR="00E12AD1" w:rsidRPr="00E12AD1">
        <w:rPr>
          <w:rFonts w:ascii="Times New Roman" w:hAnsi="Times New Roman" w:cs="Times New Roman"/>
          <w:sz w:val="24"/>
          <w:szCs w:val="24"/>
        </w:rPr>
        <w:t>eknik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>.</w:t>
      </w:r>
      <w:r w:rsidR="00E12AD1" w:rsidRPr="00E12AD1">
        <w:t xml:space="preserve"> </w:t>
      </w:r>
      <w:r w:rsidR="00E12AD1" w:rsidRPr="000E54AE">
        <w:rPr>
          <w:rFonts w:ascii="Times New Roman" w:hAnsi="Times New Roman" w:cs="Times New Roman"/>
          <w:i/>
          <w:iCs/>
          <w:sz w:val="24"/>
          <w:szCs w:val="24"/>
        </w:rPr>
        <w:t>Blackbox Testing</w:t>
      </w:r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perhatianny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lastRenderedPageBreak/>
        <w:t>difokus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domain</w:t>
      </w:r>
      <w:r w:rsidR="00E12AD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proses input output.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programming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4CC0BB" w14:textId="459AE47D" w:rsidR="000061BD" w:rsidRDefault="00E12AD1" w:rsidP="00495D7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tbl>
      <w:tblPr>
        <w:tblW w:w="6820" w:type="dxa"/>
        <w:jc w:val="center"/>
        <w:tblLook w:val="04A0" w:firstRow="1" w:lastRow="0" w:firstColumn="1" w:lastColumn="0" w:noHBand="0" w:noVBand="1"/>
      </w:tblPr>
      <w:tblGrid>
        <w:gridCol w:w="640"/>
        <w:gridCol w:w="1695"/>
        <w:gridCol w:w="2465"/>
        <w:gridCol w:w="2020"/>
      </w:tblGrid>
      <w:tr w:rsidR="000061BD" w:rsidRPr="000061BD" w14:paraId="0ADF9787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7FDD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23815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Modul</w:t>
            </w:r>
          </w:p>
        </w:tc>
        <w:tc>
          <w:tcPr>
            <w:tcW w:w="2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E7E0F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Menu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6C5D0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Jenis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ujian</w:t>
            </w:r>
            <w:proofErr w:type="spellEnd"/>
          </w:p>
        </w:tc>
      </w:tr>
      <w:tr w:rsidR="000061BD" w:rsidRPr="000061BD" w14:paraId="3FCDC1F5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4DD26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4E31B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956A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E28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3CCA256D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6AA9F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1C85B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2327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External Data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Inport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6E489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9ADB2A3" w14:textId="77777777" w:rsidTr="000061BD">
        <w:trPr>
          <w:trHeight w:val="330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8F47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777F9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ter Data</w:t>
            </w: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27BDA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udang 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61F5B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01C34280" w14:textId="77777777" w:rsidTr="000061BD">
        <w:trPr>
          <w:trHeight w:val="34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AE31E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D7CFD0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C373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E9B2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5091A464" w14:textId="77777777" w:rsidTr="000061BD">
        <w:trPr>
          <w:trHeight w:val="630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ACA5E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9255E2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5B8DC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Perusahaa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1B03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677F6D5A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C6093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1D5D9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klinik</w:t>
            </w:r>
            <w:proofErr w:type="spellEnd"/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5B5C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jian Awal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B8C3A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2B99D0AB" w14:textId="77777777" w:rsidTr="000061BD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2FF32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54F16A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E379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mum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OAP)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76BA7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32B91EF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F24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E99CE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54793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kam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is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9D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6399DB90" w14:textId="77777777" w:rsidTr="000061BD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A3F51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BB07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rian</w:t>
            </w:r>
            <w:proofErr w:type="spellEnd"/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D74E3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jian Awal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9F006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527B7C2D" w14:textId="77777777" w:rsidTr="00802092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904CC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89C5A6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04C5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eriksaan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D9A0B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DD19137" w14:textId="77777777" w:rsidTr="00802092">
        <w:trPr>
          <w:trHeight w:val="315"/>
          <w:jc w:val="center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79E91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B00CF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Appointment</w:t>
            </w:r>
          </w:p>
        </w:tc>
        <w:tc>
          <w:tcPr>
            <w:tcW w:w="2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AE0C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emedicine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D71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</w:tbl>
    <w:p w14:paraId="64FEBAA1" w14:textId="77777777" w:rsidR="00802092" w:rsidRDefault="00802092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EB69F8" w14:textId="515C8247" w:rsidR="004F1E3D" w:rsidRDefault="004F1E3D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D887FF" w14:textId="77777777" w:rsidR="00802092" w:rsidRDefault="00802092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B0A65F" w14:textId="74B8E06F" w:rsidR="004F1E3D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 w:rsidRPr="00E12AD1">
        <w:rPr>
          <w:rFonts w:ascii="Times New Roman" w:hAnsi="Times New Roman" w:cs="Times New Roman"/>
          <w:b/>
          <w:bCs/>
          <w:sz w:val="24"/>
          <w:szCs w:val="24"/>
        </w:rPr>
        <w:t>(Masukkan Gambar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418ECAF3" w14:textId="55753AC7" w:rsidR="004F1E3D" w:rsidRPr="00E33F4E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akses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.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App Tester</w:t>
      </w:r>
      <w:r w:rsidRPr="004F1E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proofErr w:type="gramStart"/>
      <w:r w:rsidRPr="004F1E3D">
        <w:rPr>
          <w:rFonts w:ascii="Times New Roman" w:hAnsi="Times New Roman" w:cs="Times New Roman"/>
          <w:sz w:val="24"/>
          <w:szCs w:val="24"/>
        </w:rPr>
        <w:t>playstore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4F1E3D">
        <w:rPr>
          <w:rFonts w:ascii="Times New Roman" w:hAnsi="Times New Roman" w:cs="Times New Roman"/>
          <w:sz w:val="24"/>
          <w:szCs w:val="24"/>
        </w:rPr>
        <w:t xml:space="preserve"> App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testing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,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App Tester</w:t>
      </w:r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Debug,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. </w:t>
      </w:r>
    </w:p>
    <w:p w14:paraId="1E0CAA04" w14:textId="77777777" w:rsidR="004F1E3D" w:rsidRDefault="004F1E3D" w:rsidP="004F1E3D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pp Teste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bu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E317D8" w14:textId="77777777" w:rsidR="004F1E3D" w:rsidRDefault="004F1E3D" w:rsidP="004F1E3D">
      <w:pPr>
        <w:spacing w:after="0" w:line="360" w:lineRule="auto"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3116A2BF" wp14:editId="4C6E34BB">
            <wp:extent cx="1233292" cy="2672862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0797" cy="26891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</w:t>
      </w:r>
      <w:r>
        <w:rPr>
          <w:noProof/>
        </w:rPr>
        <w:drawing>
          <wp:inline distT="0" distB="0" distL="0" distR="0" wp14:anchorId="3AE9BE61" wp14:editId="34395DEA">
            <wp:extent cx="1270383" cy="2753248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1899" cy="2778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</w:t>
      </w:r>
      <w:r>
        <w:rPr>
          <w:noProof/>
        </w:rPr>
        <w:drawing>
          <wp:inline distT="0" distB="0" distL="0" distR="0" wp14:anchorId="17D4A936" wp14:editId="546C2FDE">
            <wp:extent cx="1237928" cy="2682910"/>
            <wp:effectExtent l="0" t="0" r="63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9627" cy="2708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7D7218" w14:textId="77777777" w:rsidR="004F1E3D" w:rsidRPr="004F1E3D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</w:p>
    <w:p w14:paraId="49A9D16D" w14:textId="51C173AF" w:rsidR="00D837D0" w:rsidRPr="00495D77" w:rsidRDefault="00495D77">
      <w:pPr>
        <w:pStyle w:val="ListParagraph"/>
        <w:numPr>
          <w:ilvl w:val="2"/>
          <w:numId w:val="5"/>
        </w:numPr>
        <w:spacing w:after="0" w:line="360" w:lineRule="auto"/>
        <w:ind w:left="81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5D77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95D77">
        <w:rPr>
          <w:rFonts w:ascii="Times New Roman" w:hAnsi="Times New Roman" w:cs="Times New Roman"/>
          <w:sz w:val="24"/>
          <w:szCs w:val="24"/>
        </w:rPr>
        <w:t xml:space="preserve"> </w:t>
      </w:r>
      <w:r w:rsidRPr="00495D77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</w:p>
    <w:p w14:paraId="03A7FCD9" w14:textId="428BD9AE" w:rsidR="00D837D0" w:rsidRDefault="00D837D0" w:rsidP="006A0B7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5D77">
        <w:rPr>
          <w:rFonts w:ascii="Times New Roman" w:hAnsi="Times New Roman" w:cs="Times New Roman"/>
          <w:sz w:val="24"/>
          <w:szCs w:val="24"/>
        </w:rPr>
        <w:t xml:space="preserve">manual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Tes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ase Document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3F4E">
        <w:rPr>
          <w:rFonts w:ascii="Times New Roman" w:hAnsi="Times New Roman" w:cs="Times New Roman"/>
          <w:i/>
          <w:iCs/>
          <w:sz w:val="24"/>
          <w:szCs w:val="24"/>
        </w:rPr>
        <w:t>Entitas</w:t>
      </w:r>
      <w:proofErr w:type="spellEnd"/>
      <w:r w:rsidRPr="00E33F4E">
        <w:rPr>
          <w:rFonts w:ascii="Times New Roman" w:hAnsi="Times New Roman" w:cs="Times New Roman"/>
          <w:i/>
          <w:iCs/>
          <w:sz w:val="24"/>
          <w:szCs w:val="24"/>
        </w:rPr>
        <w:t xml:space="preserve"> Scenari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Test Cas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Excepted Resul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Actual Resul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 xml:space="preserve">Attachment, Chrome Status, Retest Status, </w:t>
      </w:r>
      <w:r w:rsidRPr="00D837D0">
        <w:rPr>
          <w:rFonts w:ascii="Times New Roman" w:hAnsi="Times New Roman" w:cs="Times New Roman"/>
          <w:sz w:val="24"/>
          <w:szCs w:val="24"/>
        </w:rPr>
        <w:t>dan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 xml:space="preserve"> Severity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Google She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273895" w14:textId="06CF43B1" w:rsidR="00CD1DA5" w:rsidRDefault="00CD1DA5" w:rsidP="006A0B7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</w:t>
      </w:r>
      <w:r w:rsidR="00495D7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 xml:space="preserve">document </w:t>
      </w:r>
      <w:proofErr w:type="gramStart"/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testcase</w:t>
      </w:r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1706366F" w14:textId="6A80CCC2" w:rsidR="006A0B79" w:rsidRDefault="00CD1DA5" w:rsidP="004047A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CF7E0C9" wp14:editId="0919BB84">
            <wp:extent cx="4979288" cy="255826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4713" b="5366"/>
                    <a:stretch/>
                  </pic:blipFill>
                  <pic:spPr bwMode="auto">
                    <a:xfrm>
                      <a:off x="0" y="0"/>
                      <a:ext cx="5079994" cy="26100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3C238D" w14:textId="2203EAFE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569" w:name="_Toc122000942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3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Contoh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okumen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Test Case</w:t>
      </w:r>
      <w:bookmarkEnd w:id="569"/>
    </w:p>
    <w:p w14:paraId="24387DCC" w14:textId="7CC54F96" w:rsidR="00495D77" w:rsidRPr="00495D77" w:rsidRDefault="00495D77" w:rsidP="00495D77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port Bugs Document</w:t>
      </w:r>
    </w:p>
    <w:p w14:paraId="6221F9FF" w14:textId="5FB7818D" w:rsidR="006A0B79" w:rsidRDefault="00D837D0" w:rsidP="006A0B7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D1DA5">
        <w:rPr>
          <w:rFonts w:ascii="Times New Roman" w:hAnsi="Times New Roman" w:cs="Times New Roman"/>
          <w:i/>
          <w:iCs/>
          <w:sz w:val="24"/>
          <w:szCs w:val="24"/>
        </w:rPr>
        <w:t>repor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 xml:space="preserve"> document.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bugs/issue</w:t>
      </w:r>
      <w:r w:rsidR="00495D7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>bugs/issue</w:t>
      </w:r>
      <w:r w:rsidR="00CD1DA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report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>screenshoot</w:t>
      </w:r>
      <w:proofErr w:type="spellEnd"/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 xml:space="preserve"> bugs, testcase failed</w:t>
      </w:r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r w:rsidR="004F1E3D" w:rsidRPr="004F1E3D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QA yang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>.</w:t>
      </w:r>
      <w:r w:rsidR="006A0B7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0E6F21" w14:textId="32C02BDB" w:rsidR="006A0B79" w:rsidRDefault="006A0B79" w:rsidP="006A0B7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pos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9807D33" w14:textId="0EADFEF7" w:rsidR="00731D61" w:rsidRDefault="006A0B79" w:rsidP="006A0B79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noProof/>
        </w:rPr>
        <w:drawing>
          <wp:inline distT="0" distB="0" distL="0" distR="0" wp14:anchorId="46AF6E16" wp14:editId="3747F2E0">
            <wp:extent cx="5043805" cy="2732925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84856" cy="2755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62B8D" w14:textId="6511AB12" w:rsidR="004F1E3D" w:rsidRDefault="004F1E3D" w:rsidP="004F1E3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1DCAC20" w14:textId="534A5190" w:rsidR="004F1E3D" w:rsidRDefault="004F1E3D" w:rsidP="004F1E3D">
      <w:pPr>
        <w:pStyle w:val="ListParagraph"/>
        <w:numPr>
          <w:ilvl w:val="1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27D096" w14:textId="2E527FAD" w:rsidR="004F1E3D" w:rsidRPr="004F1E3D" w:rsidRDefault="004F1E3D" w:rsidP="004F1E3D">
      <w:pPr>
        <w:spacing w:after="0"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djustment dan update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quality assuranc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,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Documentat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80534F" w14:textId="2417A394" w:rsidR="00852DBD" w:rsidRDefault="004F1E3D" w:rsidP="00852DBD">
      <w:pPr>
        <w:pStyle w:val="ListParagraph"/>
        <w:numPr>
          <w:ilvl w:val="2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F1E3D">
        <w:rPr>
          <w:rFonts w:ascii="Times New Roman" w:hAnsi="Times New Roman" w:cs="Times New Roman"/>
          <w:i/>
          <w:iCs/>
          <w:sz w:val="24"/>
          <w:szCs w:val="24"/>
        </w:rPr>
        <w:t>Adjust</w:t>
      </w:r>
      <w:r>
        <w:rPr>
          <w:rFonts w:ascii="Times New Roman" w:hAnsi="Times New Roman" w:cs="Times New Roman"/>
          <w:i/>
          <w:iCs/>
          <w:sz w:val="24"/>
          <w:szCs w:val="24"/>
        </w:rPr>
        <w:t>ed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/Update User Acceptance Testing</w:t>
      </w:r>
    </w:p>
    <w:p w14:paraId="5CECE02C" w14:textId="340D51F9" w:rsidR="007A6DD9" w:rsidRDefault="004F1E3D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52DBD">
        <w:rPr>
          <w:rFonts w:ascii="Times New Roman" w:hAnsi="Times New Roman" w:cs="Times New Roman"/>
          <w:sz w:val="24"/>
          <w:szCs w:val="24"/>
        </w:rPr>
        <w:t>UAT (</w:t>
      </w:r>
      <w:r w:rsidR="00852DBD" w:rsidRPr="000E54AE">
        <w:rPr>
          <w:rFonts w:ascii="Times New Roman" w:hAnsi="Times New Roman" w:cs="Times New Roman"/>
          <w:i/>
          <w:iCs/>
          <w:sz w:val="24"/>
          <w:szCs w:val="24"/>
        </w:rPr>
        <w:t>User Acce</w:t>
      </w:r>
      <w:r w:rsidR="007A6DD9" w:rsidRPr="000E54A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52DBD" w:rsidRPr="000E54AE">
        <w:rPr>
          <w:rFonts w:ascii="Times New Roman" w:hAnsi="Times New Roman" w:cs="Times New Roman"/>
          <w:i/>
          <w:iCs/>
          <w:sz w:val="24"/>
          <w:szCs w:val="24"/>
        </w:rPr>
        <w:t>tance Testing</w:t>
      </w:r>
      <w:r w:rsidR="00852DB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ahwasany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dan adjusted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UAT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leh QA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nline oleh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kepenting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>.</w:t>
      </w:r>
    </w:p>
    <w:p w14:paraId="3974A8D8" w14:textId="77777777" w:rsidR="007A6DD9" w:rsidRDefault="007A6DD9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eld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Modul, Menu, Sub-Menu, Scenario, Feature Steps, Data Example, Expected Result, Priority, Status Test, Confirmed by Client, Note, </w:t>
      </w:r>
      <w:r w:rsidRPr="007A6DD9">
        <w:rPr>
          <w:rFonts w:ascii="Times New Roman" w:hAnsi="Times New Roman" w:cs="Times New Roman"/>
          <w:sz w:val="24"/>
          <w:szCs w:val="24"/>
        </w:rPr>
        <w:t>dan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 Confirmed Dat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field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>Status Test, Confirmed by Client, Note, Confirmed Dat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7F2C90EF" w14:textId="77777777" w:rsidR="00D25D3F" w:rsidRDefault="007A6DD9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tCas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1BE5CC" w14:textId="26C64CC7" w:rsidR="000C0208" w:rsidRDefault="00D25D3F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6E51F20" wp14:editId="2EC26497">
            <wp:extent cx="4288155" cy="2163525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t="4369" b="5893"/>
                    <a:stretch/>
                  </pic:blipFill>
                  <pic:spPr bwMode="auto">
                    <a:xfrm>
                      <a:off x="0" y="0"/>
                      <a:ext cx="4299372" cy="21691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C3F38" w14:textId="77777777" w:rsidR="000C0208" w:rsidRDefault="000C0208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</w:p>
    <w:p w14:paraId="4600C65A" w14:textId="77777777" w:rsidR="000C0208" w:rsidRDefault="000C0208" w:rsidP="000C0208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10E88">
        <w:rPr>
          <w:rFonts w:ascii="Times New Roman" w:hAnsi="Times New Roman" w:cs="Times New Roman"/>
          <w:i/>
          <w:iCs/>
          <w:sz w:val="24"/>
          <w:szCs w:val="24"/>
        </w:rPr>
        <w:t>User Manual Document</w:t>
      </w:r>
    </w:p>
    <w:p w14:paraId="1D5286E8" w14:textId="339932FF" w:rsidR="00CF4E4D" w:rsidRDefault="000C0208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r w:rsidRPr="00210E88">
        <w:rPr>
          <w:rFonts w:ascii="Times New Roman" w:hAnsi="Times New Roman" w:cs="Times New Roman"/>
          <w:i/>
          <w:iCs/>
          <w:sz w:val="24"/>
          <w:szCs w:val="24"/>
        </w:rPr>
        <w:t>User Manual Document</w:t>
      </w:r>
      <w:r w:rsidRP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4E4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uatu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 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okume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komunika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eknis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yang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rtuju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memberik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antu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untuk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guna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uatu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.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ala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okume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in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iasanya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ri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ahap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ar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guna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yang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nar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. User manual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susu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ketika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elah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bangu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eng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nar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dan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esua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eng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pesifika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.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ser manual dan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 acceptance</w:t>
      </w:r>
      <w:r w:rsidR="00CF4E4D">
        <w:rPr>
          <w:rFonts w:ascii="Times New Roman" w:hAnsi="Times New Roman" w:cs="Times New Roman"/>
          <w:sz w:val="24"/>
          <w:szCs w:val="24"/>
        </w:rPr>
        <w:t xml:space="preserve"> (UAT)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AT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-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>.</w:t>
      </w:r>
    </w:p>
    <w:p w14:paraId="17462B72" w14:textId="7054B641" w:rsidR="00CF4E4D" w:rsidRDefault="00CF4E4D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usuna</w:t>
      </w:r>
      <w:r w:rsidR="00D17B04"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10E88"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lastRenderedPageBreak/>
        <w:t>karen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rmodul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sub menu dan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>.</w:t>
      </w:r>
    </w:p>
    <w:p w14:paraId="0EE7CA1F" w14:textId="77777777" w:rsidR="00CF4E4D" w:rsidRDefault="00CF4E4D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r manu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4DA9E0B" w14:textId="141312CC" w:rsidR="00753E24" w:rsidRPr="00CF4E4D" w:rsidRDefault="00CF4E4D" w:rsidP="00210E88">
      <w:pPr>
        <w:spacing w:after="0" w:line="360" w:lineRule="auto"/>
        <w:ind w:firstLine="21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AC4C6D2" wp14:editId="058DFFC1">
            <wp:extent cx="5040630" cy="2733522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t="3546"/>
                    <a:stretch/>
                  </pic:blipFill>
                  <pic:spPr bwMode="auto">
                    <a:xfrm>
                      <a:off x="0" y="0"/>
                      <a:ext cx="5040630" cy="27335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53E24" w:rsidRPr="00CF4E4D">
        <w:rPr>
          <w:rFonts w:ascii="Times New Roman" w:hAnsi="Times New Roman" w:cs="Times New Roman"/>
          <w:sz w:val="24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70" w:name="_Toc91426406"/>
      <w:bookmarkStart w:id="571" w:name="_Toc93057691"/>
      <w:bookmarkStart w:id="572" w:name="_Toc117378176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573" w:name="_Toc91426407"/>
      <w:bookmarkEnd w:id="570"/>
      <w:bookmarkEnd w:id="571"/>
      <w:bookmarkEnd w:id="572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574" w:name="_Toc92965154"/>
      <w:bookmarkStart w:id="575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573"/>
      <w:bookmarkEnd w:id="574"/>
      <w:bookmarkEnd w:id="575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76" w:name="_Toc91426408"/>
      <w:bookmarkStart w:id="577" w:name="_Toc91426485"/>
      <w:bookmarkStart w:id="578" w:name="_Toc91426805"/>
      <w:bookmarkStart w:id="579" w:name="_Toc91426868"/>
      <w:bookmarkStart w:id="580" w:name="_Toc91426932"/>
      <w:bookmarkStart w:id="581" w:name="_Toc91427373"/>
      <w:bookmarkStart w:id="582" w:name="_Toc91427473"/>
      <w:bookmarkStart w:id="583" w:name="_Toc91574614"/>
      <w:bookmarkStart w:id="584" w:name="_Toc91574879"/>
      <w:bookmarkStart w:id="585" w:name="_Toc91947691"/>
      <w:bookmarkStart w:id="586" w:name="_Toc92103435"/>
      <w:bookmarkStart w:id="587" w:name="_Toc92138844"/>
      <w:bookmarkStart w:id="588" w:name="_Toc92740202"/>
      <w:bookmarkStart w:id="589" w:name="_Toc92740288"/>
      <w:bookmarkStart w:id="590" w:name="_Toc92740375"/>
      <w:bookmarkStart w:id="591" w:name="_Toc92740462"/>
      <w:bookmarkStart w:id="592" w:name="_Toc92776604"/>
      <w:bookmarkStart w:id="593" w:name="_Toc92873955"/>
      <w:bookmarkStart w:id="594" w:name="_Toc92874362"/>
      <w:bookmarkStart w:id="595" w:name="_Toc92874713"/>
      <w:bookmarkStart w:id="596" w:name="_Toc92921190"/>
      <w:bookmarkStart w:id="597" w:name="_Toc92921289"/>
      <w:bookmarkStart w:id="598" w:name="_Toc92958338"/>
      <w:bookmarkStart w:id="599" w:name="_Toc92963809"/>
      <w:bookmarkStart w:id="600" w:name="_Toc92965155"/>
      <w:bookmarkStart w:id="601" w:name="_Toc92966284"/>
      <w:bookmarkStart w:id="602" w:name="_Toc92999885"/>
      <w:bookmarkStart w:id="603" w:name="_Toc93003798"/>
      <w:bookmarkStart w:id="604" w:name="_Toc93004125"/>
      <w:bookmarkStart w:id="605" w:name="_Toc93046918"/>
      <w:bookmarkStart w:id="606" w:name="_Toc93047012"/>
      <w:bookmarkStart w:id="607" w:name="_Toc93057692"/>
      <w:bookmarkStart w:id="608" w:name="_Toc117378177"/>
      <w:bookmarkStart w:id="609" w:name="_Toc91426409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10" w:name="_Toc92921191"/>
      <w:bookmarkStart w:id="611" w:name="_Toc92921290"/>
      <w:bookmarkStart w:id="612" w:name="_Toc92958339"/>
      <w:bookmarkStart w:id="613" w:name="_Toc92963810"/>
      <w:bookmarkStart w:id="614" w:name="_Toc92965156"/>
      <w:bookmarkStart w:id="615" w:name="_Toc92966285"/>
      <w:bookmarkStart w:id="616" w:name="_Toc92999886"/>
      <w:bookmarkStart w:id="617" w:name="_Toc93003799"/>
      <w:bookmarkStart w:id="618" w:name="_Toc93004126"/>
      <w:bookmarkStart w:id="619" w:name="_Toc93046919"/>
      <w:bookmarkStart w:id="620" w:name="_Toc93047013"/>
      <w:bookmarkStart w:id="621" w:name="_Toc93057693"/>
      <w:bookmarkStart w:id="622" w:name="_Toc117378178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23" w:name="_Toc92921192"/>
      <w:bookmarkStart w:id="624" w:name="_Toc92921291"/>
      <w:bookmarkStart w:id="625" w:name="_Toc92958340"/>
      <w:bookmarkStart w:id="626" w:name="_Toc92963811"/>
      <w:bookmarkStart w:id="627" w:name="_Toc92965157"/>
      <w:bookmarkStart w:id="628" w:name="_Toc92966286"/>
      <w:bookmarkStart w:id="629" w:name="_Toc92999887"/>
      <w:bookmarkStart w:id="630" w:name="_Toc93003800"/>
      <w:bookmarkStart w:id="631" w:name="_Toc93004127"/>
      <w:bookmarkStart w:id="632" w:name="_Toc93046920"/>
      <w:bookmarkStart w:id="633" w:name="_Toc93047014"/>
      <w:bookmarkStart w:id="634" w:name="_Toc93057694"/>
      <w:bookmarkStart w:id="635" w:name="_Toc117378179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36" w:name="_Toc92921193"/>
      <w:bookmarkStart w:id="637" w:name="_Toc92921292"/>
      <w:bookmarkStart w:id="638" w:name="_Toc92958341"/>
      <w:bookmarkStart w:id="639" w:name="_Toc92963812"/>
      <w:bookmarkStart w:id="640" w:name="_Toc92965158"/>
      <w:bookmarkStart w:id="641" w:name="_Toc92966287"/>
      <w:bookmarkStart w:id="642" w:name="_Toc92999888"/>
      <w:bookmarkStart w:id="643" w:name="_Toc93003801"/>
      <w:bookmarkStart w:id="644" w:name="_Toc93004128"/>
      <w:bookmarkStart w:id="645" w:name="_Toc93046921"/>
      <w:bookmarkStart w:id="646" w:name="_Toc93047015"/>
      <w:bookmarkStart w:id="647" w:name="_Toc93057695"/>
      <w:bookmarkStart w:id="648" w:name="_Toc117378180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649" w:name="_Toc93057696"/>
      <w:bookmarkStart w:id="650" w:name="_Toc117378181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609"/>
      <w:bookmarkEnd w:id="649"/>
      <w:bookmarkEnd w:id="650"/>
    </w:p>
    <w:p w14:paraId="007EF273" w14:textId="6A2833AD" w:rsidR="002431E4" w:rsidRPr="007A6EE8" w:rsidRDefault="007A6EE8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651" w:name="_Toc91427475"/>
      <w:bookmarkStart w:id="652" w:name="_Toc91574616"/>
      <w:bookmarkStart w:id="653" w:name="_Toc91574881"/>
      <w:bookmarkStart w:id="654" w:name="_Toc91947693"/>
      <w:bookmarkStart w:id="655" w:name="_Toc92103437"/>
      <w:bookmarkStart w:id="656" w:name="_Toc92138846"/>
      <w:bookmarkStart w:id="657" w:name="_Toc92740204"/>
      <w:bookmarkStart w:id="658" w:name="_Toc92740290"/>
      <w:bookmarkStart w:id="659" w:name="_Toc92740377"/>
      <w:bookmarkStart w:id="660" w:name="_Toc92740465"/>
      <w:bookmarkStart w:id="661" w:name="_Toc92776607"/>
      <w:bookmarkStart w:id="662" w:name="_Toc92873958"/>
      <w:bookmarkStart w:id="663" w:name="_Toc92874365"/>
      <w:bookmarkStart w:id="664" w:name="_Toc92874716"/>
      <w:bookmarkStart w:id="665" w:name="_Toc92921195"/>
      <w:bookmarkStart w:id="666" w:name="_Toc92921294"/>
      <w:bookmarkStart w:id="667" w:name="_Toc92958343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di Perusahaan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</w:t>
      </w:r>
      <w:r w:rsidR="00900C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341BF"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EE8">
        <w:rPr>
          <w:rFonts w:ascii="Times New Roman" w:hAnsi="Times New Roman" w:cs="Times New Roman"/>
          <w:i/>
          <w:iCs/>
          <w:sz w:val="24"/>
          <w:szCs w:val="24"/>
        </w:rPr>
        <w:t xml:space="preserve">SaaS </w:t>
      </w:r>
      <w:proofErr w:type="gramStart"/>
      <w:r w:rsidRPr="007A6EE8">
        <w:rPr>
          <w:rFonts w:ascii="Times New Roman" w:hAnsi="Times New Roman" w:cs="Times New Roman"/>
          <w:i/>
          <w:iCs/>
          <w:sz w:val="24"/>
          <w:szCs w:val="24"/>
        </w:rPr>
        <w:t>( Software</w:t>
      </w:r>
      <w:proofErr w:type="gramEnd"/>
      <w:r w:rsidRPr="007A6EE8">
        <w:rPr>
          <w:rFonts w:ascii="Times New Roman" w:hAnsi="Times New Roman" w:cs="Times New Roman"/>
          <w:i/>
          <w:iCs/>
          <w:sz w:val="24"/>
          <w:szCs w:val="24"/>
        </w:rPr>
        <w:t xml:space="preserve"> as a Service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uji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ua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Assur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</w:t>
      </w:r>
      <w:proofErr w:type="spellEnd"/>
      <w:r w:rsidR="000D75D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EE8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68" w:name="_Toc92963814"/>
      <w:bookmarkStart w:id="669" w:name="_Toc92965160"/>
      <w:bookmarkStart w:id="670" w:name="_Toc92966289"/>
      <w:bookmarkStart w:id="671" w:name="_Toc92999890"/>
      <w:bookmarkStart w:id="672" w:name="_Toc93003803"/>
      <w:bookmarkStart w:id="673" w:name="_Toc93004130"/>
      <w:bookmarkStart w:id="674" w:name="_Toc93046923"/>
      <w:bookmarkStart w:id="675" w:name="_Toc93047017"/>
      <w:bookmarkStart w:id="676" w:name="_Toc93057697"/>
      <w:bookmarkStart w:id="677" w:name="_Toc117378182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78" w:name="_Toc91427476"/>
      <w:bookmarkStart w:id="679" w:name="_Toc91574617"/>
      <w:bookmarkStart w:id="680" w:name="_Toc91574882"/>
      <w:bookmarkStart w:id="681" w:name="_Toc91947694"/>
      <w:bookmarkStart w:id="682" w:name="_Toc92103438"/>
      <w:bookmarkStart w:id="683" w:name="_Toc92138847"/>
      <w:bookmarkStart w:id="684" w:name="_Toc92740205"/>
      <w:bookmarkStart w:id="685" w:name="_Toc92740291"/>
      <w:bookmarkStart w:id="686" w:name="_Toc92740378"/>
      <w:bookmarkStart w:id="687" w:name="_Toc92740466"/>
      <w:bookmarkStart w:id="688" w:name="_Toc92776608"/>
      <w:bookmarkStart w:id="689" w:name="_Toc92873959"/>
      <w:bookmarkStart w:id="690" w:name="_Toc92874366"/>
      <w:bookmarkStart w:id="691" w:name="_Toc92874717"/>
      <w:bookmarkStart w:id="692" w:name="_Toc92921196"/>
      <w:bookmarkStart w:id="693" w:name="_Toc92921295"/>
      <w:bookmarkStart w:id="694" w:name="_Toc92958344"/>
      <w:bookmarkStart w:id="695" w:name="_Toc92963815"/>
      <w:bookmarkStart w:id="696" w:name="_Toc92965161"/>
      <w:bookmarkStart w:id="697" w:name="_Toc92966290"/>
      <w:bookmarkStart w:id="698" w:name="_Toc92999891"/>
      <w:bookmarkStart w:id="699" w:name="_Toc93003804"/>
      <w:bookmarkStart w:id="700" w:name="_Toc93004131"/>
      <w:bookmarkStart w:id="701" w:name="_Toc93046924"/>
      <w:bookmarkStart w:id="702" w:name="_Toc93047018"/>
      <w:bookmarkStart w:id="703" w:name="_Toc93057698"/>
      <w:bookmarkStart w:id="704" w:name="_Toc117378183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05" w:name="_Toc91427477"/>
      <w:bookmarkStart w:id="706" w:name="_Toc91574618"/>
      <w:bookmarkStart w:id="707" w:name="_Toc91574883"/>
      <w:bookmarkStart w:id="708" w:name="_Toc91947695"/>
      <w:bookmarkStart w:id="709" w:name="_Toc92103439"/>
      <w:bookmarkStart w:id="710" w:name="_Toc92138848"/>
      <w:bookmarkStart w:id="711" w:name="_Toc92740206"/>
      <w:bookmarkStart w:id="712" w:name="_Toc92740292"/>
      <w:bookmarkStart w:id="713" w:name="_Toc92740379"/>
      <w:bookmarkStart w:id="714" w:name="_Toc92740467"/>
      <w:bookmarkStart w:id="715" w:name="_Toc92776609"/>
      <w:bookmarkStart w:id="716" w:name="_Toc92873960"/>
      <w:bookmarkStart w:id="717" w:name="_Toc92874367"/>
      <w:bookmarkStart w:id="718" w:name="_Toc92874718"/>
      <w:bookmarkStart w:id="719" w:name="_Toc92921197"/>
      <w:bookmarkStart w:id="720" w:name="_Toc92921296"/>
      <w:bookmarkStart w:id="721" w:name="_Toc92958345"/>
      <w:bookmarkStart w:id="722" w:name="_Toc92963816"/>
      <w:bookmarkStart w:id="723" w:name="_Toc92965162"/>
      <w:bookmarkStart w:id="724" w:name="_Toc92966291"/>
      <w:bookmarkStart w:id="725" w:name="_Toc92999892"/>
      <w:bookmarkStart w:id="726" w:name="_Toc93003805"/>
      <w:bookmarkStart w:id="727" w:name="_Toc93004132"/>
      <w:bookmarkStart w:id="728" w:name="_Toc93046925"/>
      <w:bookmarkStart w:id="729" w:name="_Toc93047019"/>
      <w:bookmarkStart w:id="730" w:name="_Toc93057699"/>
      <w:bookmarkStart w:id="731" w:name="_Toc11737818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32" w:name="_Toc91427478"/>
      <w:bookmarkStart w:id="733" w:name="_Toc91574619"/>
      <w:bookmarkStart w:id="734" w:name="_Toc91574884"/>
      <w:bookmarkStart w:id="735" w:name="_Toc91947696"/>
      <w:bookmarkStart w:id="736" w:name="_Toc92103440"/>
      <w:bookmarkStart w:id="737" w:name="_Toc92138849"/>
      <w:bookmarkStart w:id="738" w:name="_Toc92740207"/>
      <w:bookmarkStart w:id="739" w:name="_Toc92740293"/>
      <w:bookmarkStart w:id="740" w:name="_Toc92740380"/>
      <w:bookmarkStart w:id="741" w:name="_Toc92740468"/>
      <w:bookmarkStart w:id="742" w:name="_Toc92776610"/>
      <w:bookmarkStart w:id="743" w:name="_Toc92873961"/>
      <w:bookmarkStart w:id="744" w:name="_Toc92874368"/>
      <w:bookmarkStart w:id="745" w:name="_Toc92874719"/>
      <w:bookmarkStart w:id="746" w:name="_Toc92921198"/>
      <w:bookmarkStart w:id="747" w:name="_Toc92921297"/>
      <w:bookmarkStart w:id="748" w:name="_Toc92958346"/>
      <w:bookmarkStart w:id="749" w:name="_Toc92963817"/>
      <w:bookmarkStart w:id="750" w:name="_Toc92965163"/>
      <w:bookmarkStart w:id="751" w:name="_Toc92966292"/>
      <w:bookmarkStart w:id="752" w:name="_Toc92999893"/>
      <w:bookmarkStart w:id="753" w:name="_Toc93003806"/>
      <w:bookmarkStart w:id="754" w:name="_Toc93004133"/>
      <w:bookmarkStart w:id="755" w:name="_Toc93046926"/>
      <w:bookmarkStart w:id="756" w:name="_Toc93047020"/>
      <w:bookmarkStart w:id="757" w:name="_Toc93057700"/>
      <w:bookmarkStart w:id="758" w:name="_Toc117378185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59" w:name="_Toc91427479"/>
      <w:bookmarkStart w:id="760" w:name="_Toc91574620"/>
      <w:bookmarkStart w:id="761" w:name="_Toc91574885"/>
      <w:bookmarkStart w:id="762" w:name="_Toc91947697"/>
      <w:bookmarkStart w:id="763" w:name="_Toc92103441"/>
      <w:bookmarkStart w:id="764" w:name="_Toc92138850"/>
      <w:bookmarkStart w:id="765" w:name="_Toc92740208"/>
      <w:bookmarkStart w:id="766" w:name="_Toc92740294"/>
      <w:bookmarkStart w:id="767" w:name="_Toc92740381"/>
      <w:bookmarkStart w:id="768" w:name="_Toc92740469"/>
      <w:bookmarkStart w:id="769" w:name="_Toc92776611"/>
      <w:bookmarkStart w:id="770" w:name="_Toc92873962"/>
      <w:bookmarkStart w:id="771" w:name="_Toc92874369"/>
      <w:bookmarkStart w:id="772" w:name="_Toc92874720"/>
      <w:bookmarkStart w:id="773" w:name="_Toc92921199"/>
      <w:bookmarkStart w:id="774" w:name="_Toc92921298"/>
      <w:bookmarkStart w:id="775" w:name="_Toc92958347"/>
      <w:bookmarkStart w:id="776" w:name="_Toc92963818"/>
      <w:bookmarkStart w:id="777" w:name="_Toc92965164"/>
      <w:bookmarkStart w:id="778" w:name="_Toc92966293"/>
      <w:bookmarkStart w:id="779" w:name="_Toc92999894"/>
      <w:bookmarkStart w:id="780" w:name="_Toc93003807"/>
      <w:bookmarkStart w:id="781" w:name="_Toc93004134"/>
      <w:bookmarkStart w:id="782" w:name="_Toc93046927"/>
      <w:bookmarkStart w:id="783" w:name="_Toc93047021"/>
      <w:bookmarkStart w:id="784" w:name="_Toc93057701"/>
      <w:bookmarkStart w:id="785" w:name="_Toc117378186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86" w:name="_Toc93057702"/>
      <w:bookmarkStart w:id="787" w:name="_Toc117378187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786"/>
      <w:bookmarkEnd w:id="787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88" w:name="_Toc91426410"/>
      <w:bookmarkStart w:id="789" w:name="_Toc93057703"/>
      <w:bookmarkStart w:id="790" w:name="_Toc117378188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788"/>
      <w:bookmarkEnd w:id="789"/>
      <w:bookmarkEnd w:id="790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91" w:name="_Toc91426411"/>
      <w:bookmarkStart w:id="792" w:name="_Toc93057704"/>
      <w:bookmarkStart w:id="793" w:name="_Toc11737818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791"/>
      <w:bookmarkEnd w:id="792"/>
      <w:bookmarkEnd w:id="793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4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4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5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5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796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6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7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7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798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798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9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0"/>
      <w:bookmarkEnd w:id="799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C81D33" w14:textId="77777777" w:rsidR="004A2A6B" w:rsidRDefault="004A2A6B" w:rsidP="0053066D">
      <w:pPr>
        <w:spacing w:after="0" w:line="240" w:lineRule="auto"/>
      </w:pPr>
      <w:r>
        <w:separator/>
      </w:r>
    </w:p>
  </w:endnote>
  <w:endnote w:type="continuationSeparator" w:id="0">
    <w:p w14:paraId="3CD4CBDA" w14:textId="77777777" w:rsidR="004A2A6B" w:rsidRDefault="004A2A6B" w:rsidP="0053066D">
      <w:pPr>
        <w:spacing w:after="0" w:line="240" w:lineRule="auto"/>
      </w:pPr>
      <w:r>
        <w:continuationSeparator/>
      </w:r>
    </w:p>
  </w:endnote>
  <w:endnote w:type="continuationNotice" w:id="1">
    <w:p w14:paraId="105BB4A8" w14:textId="77777777" w:rsidR="004A2A6B" w:rsidRDefault="004A2A6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423FEB" w14:textId="77777777" w:rsidR="004A2A6B" w:rsidRDefault="004A2A6B" w:rsidP="0053066D">
      <w:pPr>
        <w:spacing w:after="0" w:line="240" w:lineRule="auto"/>
      </w:pPr>
      <w:r>
        <w:separator/>
      </w:r>
    </w:p>
  </w:footnote>
  <w:footnote w:type="continuationSeparator" w:id="0">
    <w:p w14:paraId="0D7F5DE8" w14:textId="77777777" w:rsidR="004A2A6B" w:rsidRDefault="004A2A6B" w:rsidP="0053066D">
      <w:pPr>
        <w:spacing w:after="0" w:line="240" w:lineRule="auto"/>
      </w:pPr>
      <w:r>
        <w:continuationSeparator/>
      </w:r>
    </w:p>
  </w:footnote>
  <w:footnote w:type="continuationNotice" w:id="1">
    <w:p w14:paraId="0C61B124" w14:textId="77777777" w:rsidR="004A2A6B" w:rsidRDefault="004A2A6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D52CEB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45A566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5D1B189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50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3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16"/>
  </w:num>
  <w:num w:numId="2" w16cid:durableId="332492607">
    <w:abstractNumId w:val="14"/>
  </w:num>
  <w:num w:numId="3" w16cid:durableId="2001612581">
    <w:abstractNumId w:val="9"/>
  </w:num>
  <w:num w:numId="4" w16cid:durableId="2063282471">
    <w:abstractNumId w:val="13"/>
  </w:num>
  <w:num w:numId="5" w16cid:durableId="1805536948">
    <w:abstractNumId w:val="7"/>
  </w:num>
  <w:num w:numId="6" w16cid:durableId="590895272">
    <w:abstractNumId w:val="3"/>
  </w:num>
  <w:num w:numId="7" w16cid:durableId="646322990">
    <w:abstractNumId w:val="1"/>
  </w:num>
  <w:num w:numId="8" w16cid:durableId="268320633">
    <w:abstractNumId w:val="15"/>
  </w:num>
  <w:num w:numId="9" w16cid:durableId="982275548">
    <w:abstractNumId w:val="6"/>
  </w:num>
  <w:num w:numId="10" w16cid:durableId="225460776">
    <w:abstractNumId w:val="11"/>
  </w:num>
  <w:num w:numId="11" w16cid:durableId="378288670">
    <w:abstractNumId w:val="4"/>
  </w:num>
  <w:num w:numId="12" w16cid:durableId="576788009">
    <w:abstractNumId w:val="8"/>
  </w:num>
  <w:num w:numId="13" w16cid:durableId="1335298479">
    <w:abstractNumId w:val="2"/>
  </w:num>
  <w:num w:numId="14" w16cid:durableId="1184706433">
    <w:abstractNumId w:val="0"/>
  </w:num>
  <w:num w:numId="15" w16cid:durableId="1991128777">
    <w:abstractNumId w:val="10"/>
  </w:num>
  <w:num w:numId="16" w16cid:durableId="1538473364">
    <w:abstractNumId w:val="12"/>
  </w:num>
  <w:num w:numId="17" w16cid:durableId="2032022509">
    <w:abstractNumId w:val="5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204"/>
    <w:rsid w:val="000C6463"/>
    <w:rsid w:val="000C7FFE"/>
    <w:rsid w:val="000D4FED"/>
    <w:rsid w:val="000D5975"/>
    <w:rsid w:val="000D5C83"/>
    <w:rsid w:val="000D75DD"/>
    <w:rsid w:val="000E2A30"/>
    <w:rsid w:val="000E3B4E"/>
    <w:rsid w:val="000E54AE"/>
    <w:rsid w:val="000E5ACA"/>
    <w:rsid w:val="000F20BC"/>
    <w:rsid w:val="000F28C5"/>
    <w:rsid w:val="000F7E88"/>
    <w:rsid w:val="00101988"/>
    <w:rsid w:val="0010368A"/>
    <w:rsid w:val="001056D6"/>
    <w:rsid w:val="00106E84"/>
    <w:rsid w:val="00110405"/>
    <w:rsid w:val="0011114D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511A"/>
    <w:rsid w:val="001453BD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BB1"/>
    <w:rsid w:val="001C3940"/>
    <w:rsid w:val="001C4369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7E4"/>
    <w:rsid w:val="002273F9"/>
    <w:rsid w:val="002274D5"/>
    <w:rsid w:val="002276A3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707F5"/>
    <w:rsid w:val="00271746"/>
    <w:rsid w:val="002728F3"/>
    <w:rsid w:val="0027414E"/>
    <w:rsid w:val="00274A79"/>
    <w:rsid w:val="00276748"/>
    <w:rsid w:val="002828E2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3126"/>
    <w:rsid w:val="00295603"/>
    <w:rsid w:val="00295E53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278"/>
    <w:rsid w:val="002D5D47"/>
    <w:rsid w:val="002D5DD6"/>
    <w:rsid w:val="002E1246"/>
    <w:rsid w:val="002E3278"/>
    <w:rsid w:val="002E3E9D"/>
    <w:rsid w:val="002E7F9D"/>
    <w:rsid w:val="002F1DA0"/>
    <w:rsid w:val="002F3758"/>
    <w:rsid w:val="002F58FC"/>
    <w:rsid w:val="00301C4C"/>
    <w:rsid w:val="00301C75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49A"/>
    <w:rsid w:val="003A69D7"/>
    <w:rsid w:val="003B03E6"/>
    <w:rsid w:val="003B169B"/>
    <w:rsid w:val="003B37BD"/>
    <w:rsid w:val="003B3C60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892"/>
    <w:rsid w:val="003D3F6F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4332"/>
    <w:rsid w:val="003F489C"/>
    <w:rsid w:val="0040010E"/>
    <w:rsid w:val="00402A99"/>
    <w:rsid w:val="00403E68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2352"/>
    <w:rsid w:val="00464E34"/>
    <w:rsid w:val="00467F62"/>
    <w:rsid w:val="00472AF3"/>
    <w:rsid w:val="00472D61"/>
    <w:rsid w:val="00474DC4"/>
    <w:rsid w:val="00480571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37"/>
    <w:rsid w:val="004E4930"/>
    <w:rsid w:val="004E5205"/>
    <w:rsid w:val="004E5AE6"/>
    <w:rsid w:val="004E66AD"/>
    <w:rsid w:val="004E7269"/>
    <w:rsid w:val="004F1E3D"/>
    <w:rsid w:val="004F2C68"/>
    <w:rsid w:val="004F4EED"/>
    <w:rsid w:val="004F6692"/>
    <w:rsid w:val="004F6940"/>
    <w:rsid w:val="004F7B63"/>
    <w:rsid w:val="00500D4D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B3C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C2E"/>
    <w:rsid w:val="006A726C"/>
    <w:rsid w:val="006A73CD"/>
    <w:rsid w:val="006A79AF"/>
    <w:rsid w:val="006B13BD"/>
    <w:rsid w:val="006B2354"/>
    <w:rsid w:val="006B3266"/>
    <w:rsid w:val="006B46E9"/>
    <w:rsid w:val="006B6B6C"/>
    <w:rsid w:val="006B6B6F"/>
    <w:rsid w:val="006B6BC8"/>
    <w:rsid w:val="006C2621"/>
    <w:rsid w:val="006C3A56"/>
    <w:rsid w:val="006C4CCE"/>
    <w:rsid w:val="006C6660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41F6"/>
    <w:rsid w:val="00795816"/>
    <w:rsid w:val="00795C11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3012"/>
    <w:rsid w:val="00823A06"/>
    <w:rsid w:val="0082496E"/>
    <w:rsid w:val="00827E14"/>
    <w:rsid w:val="00832415"/>
    <w:rsid w:val="00833856"/>
    <w:rsid w:val="00834CC9"/>
    <w:rsid w:val="00844D5B"/>
    <w:rsid w:val="00847E7A"/>
    <w:rsid w:val="00850072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669"/>
    <w:rsid w:val="008C22D0"/>
    <w:rsid w:val="008C3405"/>
    <w:rsid w:val="008C46E9"/>
    <w:rsid w:val="008C5FB6"/>
    <w:rsid w:val="008D5231"/>
    <w:rsid w:val="008D5C2F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7827"/>
    <w:rsid w:val="009211F6"/>
    <w:rsid w:val="00924231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B241D"/>
    <w:rsid w:val="009B49D6"/>
    <w:rsid w:val="009B55D8"/>
    <w:rsid w:val="009C4736"/>
    <w:rsid w:val="009C575E"/>
    <w:rsid w:val="009C59E5"/>
    <w:rsid w:val="009C5A07"/>
    <w:rsid w:val="009D10EC"/>
    <w:rsid w:val="009D2786"/>
    <w:rsid w:val="009D2AEE"/>
    <w:rsid w:val="009D39AA"/>
    <w:rsid w:val="009D56C3"/>
    <w:rsid w:val="009D7F8F"/>
    <w:rsid w:val="009E3171"/>
    <w:rsid w:val="009E37E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F7D"/>
    <w:rsid w:val="00A1141E"/>
    <w:rsid w:val="00A12A7D"/>
    <w:rsid w:val="00A12E5E"/>
    <w:rsid w:val="00A163D9"/>
    <w:rsid w:val="00A1692D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AB7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D28"/>
    <w:rsid w:val="00A66F1A"/>
    <w:rsid w:val="00A674F5"/>
    <w:rsid w:val="00A7135C"/>
    <w:rsid w:val="00A73645"/>
    <w:rsid w:val="00A7384F"/>
    <w:rsid w:val="00A73ACC"/>
    <w:rsid w:val="00A742F8"/>
    <w:rsid w:val="00A76D57"/>
    <w:rsid w:val="00A81F9D"/>
    <w:rsid w:val="00A856E4"/>
    <w:rsid w:val="00A862D6"/>
    <w:rsid w:val="00A86A06"/>
    <w:rsid w:val="00A905DD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4B9A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6EE3"/>
    <w:rsid w:val="00BF7193"/>
    <w:rsid w:val="00BF7CE0"/>
    <w:rsid w:val="00BF7D25"/>
    <w:rsid w:val="00C006E7"/>
    <w:rsid w:val="00C024D5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CA1"/>
    <w:rsid w:val="00C7677F"/>
    <w:rsid w:val="00C76AA4"/>
    <w:rsid w:val="00C776EA"/>
    <w:rsid w:val="00C801BB"/>
    <w:rsid w:val="00C802B6"/>
    <w:rsid w:val="00C8149C"/>
    <w:rsid w:val="00C82D42"/>
    <w:rsid w:val="00C84B85"/>
    <w:rsid w:val="00C90A03"/>
    <w:rsid w:val="00C919AD"/>
    <w:rsid w:val="00C92556"/>
    <w:rsid w:val="00C9334D"/>
    <w:rsid w:val="00C939BB"/>
    <w:rsid w:val="00C9417E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E1668"/>
    <w:rsid w:val="00CE371E"/>
    <w:rsid w:val="00CE6D47"/>
    <w:rsid w:val="00CF077A"/>
    <w:rsid w:val="00CF2008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40229"/>
    <w:rsid w:val="00D451CE"/>
    <w:rsid w:val="00D45447"/>
    <w:rsid w:val="00D5095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EE8"/>
    <w:rsid w:val="00DA095F"/>
    <w:rsid w:val="00DA272C"/>
    <w:rsid w:val="00DA74C8"/>
    <w:rsid w:val="00DA7DB7"/>
    <w:rsid w:val="00DB2822"/>
    <w:rsid w:val="00DB2FA3"/>
    <w:rsid w:val="00DB33B2"/>
    <w:rsid w:val="00DB40C0"/>
    <w:rsid w:val="00DB67D0"/>
    <w:rsid w:val="00DC119C"/>
    <w:rsid w:val="00DC2216"/>
    <w:rsid w:val="00DC2598"/>
    <w:rsid w:val="00DC4A50"/>
    <w:rsid w:val="00DC7A86"/>
    <w:rsid w:val="00DD077B"/>
    <w:rsid w:val="00DD1B33"/>
    <w:rsid w:val="00DD50E3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E7"/>
    <w:rsid w:val="00E04DE0"/>
    <w:rsid w:val="00E05003"/>
    <w:rsid w:val="00E05FF9"/>
    <w:rsid w:val="00E12AD1"/>
    <w:rsid w:val="00E138AA"/>
    <w:rsid w:val="00E13AC8"/>
    <w:rsid w:val="00E15DDA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2FBE"/>
    <w:rsid w:val="00E83A09"/>
    <w:rsid w:val="00E85680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118C"/>
    <w:rsid w:val="00ED1B2D"/>
    <w:rsid w:val="00ED3AFE"/>
    <w:rsid w:val="00ED575E"/>
    <w:rsid w:val="00ED5A72"/>
    <w:rsid w:val="00ED5D8F"/>
    <w:rsid w:val="00ED691B"/>
    <w:rsid w:val="00ED6CB8"/>
    <w:rsid w:val="00ED7778"/>
    <w:rsid w:val="00EE1D6E"/>
    <w:rsid w:val="00EE2361"/>
    <w:rsid w:val="00EE317B"/>
    <w:rsid w:val="00EE58A1"/>
    <w:rsid w:val="00EE660D"/>
    <w:rsid w:val="00EF2823"/>
    <w:rsid w:val="00EF2B95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2267"/>
    <w:rsid w:val="00F22436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2538"/>
    <w:rsid w:val="00F7316E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71E7"/>
    <w:rsid w:val="00FB0376"/>
    <w:rsid w:val="00FB109D"/>
    <w:rsid w:val="00FB34FB"/>
    <w:rsid w:val="00FC052C"/>
    <w:rsid w:val="00FC164A"/>
    <w:rsid w:val="00FC2351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  <w15:docId w15:val="{92132967-ED1B-4686-8BEF-6BDD40EB7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image" Target="media/image4.jpe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7.png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image" Target="media/image6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image" Target="media/image9.png"/><Relationship Id="rId10" Type="http://schemas.openxmlformats.org/officeDocument/2006/relationships/endnotes" Target="endnotes.xml"/><Relationship Id="rId19" Type="http://schemas.openxmlformats.org/officeDocument/2006/relationships/image" Target="media/image5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C78A2256BC9D4AB2CDD36523B5A8BD" ma:contentTypeVersion="2" ma:contentTypeDescription="Create a new document." ma:contentTypeScope="" ma:versionID="58cc1f78abdc186dfb07d32f1d893dcf">
  <xsd:schema xmlns:xsd="http://www.w3.org/2001/XMLSchema" xmlns:xs="http://www.w3.org/2001/XMLSchema" xmlns:p="http://schemas.microsoft.com/office/2006/metadata/properties" xmlns:ns2="9f3b547d-ff38-401f-8608-4699b8a99b82" targetNamespace="http://schemas.microsoft.com/office/2006/metadata/properties" ma:root="true" ma:fieldsID="2ff1485faee606338fda7621fa3fb732" ns2:_="">
    <xsd:import namespace="9f3b547d-ff38-401f-8608-4699b8a99b8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f3b547d-ff38-401f-8608-4699b8a99b8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DC94BB5-D518-4543-8C05-4FE89BD862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f3b547d-ff38-401f-8608-4699b8a99b8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594CDDB-DB8E-452E-BACC-76118FE3008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3B64D82-8472-4282-9CD2-BBDA9073049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1</TotalTime>
  <Pages>30</Pages>
  <Words>3971</Words>
  <Characters>22635</Characters>
  <Application>Microsoft Office Word</Application>
  <DocSecurity>0</DocSecurity>
  <Lines>188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cicin30@outlook.com</dc:creator>
  <cp:keywords/>
  <dc:description/>
  <cp:lastModifiedBy>Bramasto Daru</cp:lastModifiedBy>
  <cp:revision>17</cp:revision>
  <dcterms:created xsi:type="dcterms:W3CDTF">2022-12-28T17:31:00Z</dcterms:created>
  <dcterms:modified xsi:type="dcterms:W3CDTF">2023-01-03T1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C78A2256BC9D4AB2CDD36523B5A8BD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4673544-e522-3b3e-9b70-24d692d6b23b</vt:lpwstr>
  </property>
  <property fmtid="{D5CDD505-2E9C-101B-9397-08002B2CF9AE}" pid="25" name="Mendeley Citation Style_1">
    <vt:lpwstr>http://www.zotero.org/styles/apa</vt:lpwstr>
  </property>
</Properties>
</file>